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4488529" w14:textId="211CED0B" w:rsidR="008F23E1" w:rsidRDefault="00A4002D">
      <w:pPr>
        <w:rPr>
          <w:b/>
          <w:u w:val="single"/>
        </w:rPr>
      </w:pPr>
      <w:r>
        <w:rPr>
          <w:b/>
          <w:u w:val="single"/>
        </w:rPr>
        <w:t>Zusammenfassung fürs</w:t>
      </w:r>
      <w:r w:rsidR="004400FB">
        <w:rPr>
          <w:b/>
          <w:u w:val="single"/>
        </w:rPr>
        <w:t xml:space="preserve"> Paper</w:t>
      </w:r>
    </w:p>
    <w:p w14:paraId="4B54702C" w14:textId="07EF1552" w:rsidR="00856797" w:rsidRDefault="00856797" w:rsidP="00856797">
      <w:r>
        <w:t xml:space="preserve">Extended Reality (XR) umfasst Virtual Reality (VR), </w:t>
      </w:r>
      <w:proofErr w:type="spellStart"/>
      <w:r>
        <w:t>Augmented</w:t>
      </w:r>
      <w:proofErr w:type="spellEnd"/>
      <w:r>
        <w:t xml:space="preserve"> Reality (AR) und Mixed Reality (MR) und erweitert die physische Welt um digitale Inhalte</w:t>
      </w:r>
      <w:r w:rsidR="004239D1">
        <w:t xml:space="preserve"> </w:t>
      </w:r>
      <w:r w:rsidR="006349B9">
        <w:fldChar w:fldCharType="begin"/>
      </w:r>
      <w:r w:rsidR="006349B9">
        <w:instrText xml:space="preserve"> ADDIN ZOTERO_ITEM CSL_CITATION {"citationID":"fJScnEPx","properties":{"formattedCitation":"[1], [2]","plainCitation":"[1], [2]","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schema":"https://github.com/citation-style-language/schema/raw/master/csl-citation.json"} </w:instrText>
      </w:r>
      <w:r w:rsidR="006349B9">
        <w:fldChar w:fldCharType="separate"/>
      </w:r>
      <w:r w:rsidR="006349B9" w:rsidRPr="006349B9">
        <w:rPr>
          <w:rFonts w:ascii="Calibri" w:hAnsi="Calibri" w:cs="Calibri"/>
        </w:rPr>
        <w:t>[1], [2]</w:t>
      </w:r>
      <w:r w:rsidR="006349B9">
        <w:fldChar w:fldCharType="end"/>
      </w:r>
      <w:r>
        <w:t>. VR erzielt maximale Immersion durch vollständige Ausblendung der realen Welt, AR ergänzt die Umgebung um computergenerierte Objekte ohne Interaktionsmöglichkeit, während MR beide Ansätze kombiniert und Interaktionen zwischen realen und virtuellen Elementen erlaubt</w:t>
      </w:r>
      <w:r w:rsidR="00B14FCF">
        <w:t xml:space="preserve"> </w:t>
      </w:r>
      <w:r w:rsidR="00B14FCF">
        <w:fldChar w:fldCharType="begin"/>
      </w:r>
      <w:r w:rsidR="00B14FCF">
        <w:instrText xml:space="preserve"> ADDIN ZOTERO_ITEM CSL_CITATION {"citationID":"xG8MJVjv","properties":{"formattedCitation":"[2], [3], [4], [5]","plainCitation":"[2], [3], [4], [5]","noteIndex":0},"citationItems":[{"id":414,"uris":["http://zotero.org/users/12878283/items/4ZMSA2DJ"],"itemData":{"id":414,"type":"webpage","abstract":"Beyond AR vs. VR: find out all the differences between all extended reality (XR) technologies, including augmented reality (AR), mixed reality (MR) and virtual reality (VR).","container-title":"The Interaction Design Foundation","language":"en","title":"Beyond AR vs. VR: What is the Difference between AR vs. MR vs. VR vs. XR?","title-short":"Beyond AR vs. VR","URL":"https://www.interaction-design.org/literature/article/beyond-ar-vs-vr-what-is-the-difference-between-ar-vs-mr-vs-vr-vs-xr","author":[{"family":"Tremosa","given":"Laia"}],"accessed":{"date-parts":[["2025",3,25]]},"issued":{"date-parts":[["2025",3,12]]}}},{"id":11,"uris":["http://zotero.org/users/12878283/items/W4ZGV8XW"],"itemData":{"id":11,"type":"paper-conference","abstract":"In many NLP applications like search and information extraction for named entities, it is necessary to find all the mentions of a named entity, some of which appear as pronouns (she, his, etc.) or nominals (the professor, the German chancellor, etc.). It is therefore important that coreference resolution systems are able to link these different types of mentions to the correct entity name. We evaluate state-of-the-art coreference resolution systems for the task of resolving all mentions to named entities. Our analysis reveals that standard coreference metrics do not reflect adequately the requirements in this task: they do not penalize systems for not identifying any mentions by name to an entity and they reward systems even if systems find correctly mentions to the same entity but fail to link these to a proper name (she–the student–no name). We introduce new metrics for evaluating named entity coreference that address these discrepancies and show that for the comparisons of competitive systems, standard coreference evaluations could give misleading results for this task. We are, however, able to confirm that the state-of-the art system according to traditional evaluations also performs vastly better than other systems on the named entity coreference task.","container-title":"Proceedings of the Second Workshop on Computational Models of Reference, Anaphora and Coreference","DOI":"10.18653/v1/W19-2801","event-place":"Minneapolis, USA","event-title":"CRAC 2019","page":"1–7","publisher":"Association for Computational Linguistics","publisher-place":"Minneapolis, USA","source":"ACLWeb","title":"Evaluation of named entity coreference","URL":"https://aclanthology.org/W19-2801","author":[{"family":"Agarwal","given":"Oshin"},{"family":"Subramanian","given":"Sanjay"},{"family":"Nenkova","given":"Ani"},{"family":"Roth","given":"Dan"}],"editor":[{"family":"Ogrodniczuk","given":"Maciej"},{"family":"Pradhan","given":"Sameer"},{"family":"Grishina","given":"Yulia"},{"family":"Ng","given":"Vincent"}],"accessed":{"date-parts":[["2024",4,22]]},"issued":{"date-parts":[["2019",6]]}}},{"id":798,"uris":["http://zotero.org/users/12878283/items/WEZ5CAUV"],"itemData":{"id":798,"type":"book","ISBN":"978-3-639-07891-6","language":"en","note":"Google-Books-ID: EDRbPgAACAAJ","number-of-pages":"158","publisher":"VDM Publishing","source":"Google Books","title":"Visual Tracking for Augmented Reality: Edge-based Tracking Techniques for AR Applications","title-short":"Visual Tracking for Augmented Reality","author":[{"family":"Klein","given":"Georg"}],"issued":{"date-parts":[["2009"]]}}},{"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schema":"https://github.com/citation-style-language/schema/raw/master/csl-citation.json"} </w:instrText>
      </w:r>
      <w:r w:rsidR="00B14FCF">
        <w:fldChar w:fldCharType="separate"/>
      </w:r>
      <w:r w:rsidR="00B14FCF" w:rsidRPr="00B14FCF">
        <w:rPr>
          <w:rFonts w:ascii="Calibri" w:hAnsi="Calibri" w:cs="Calibri"/>
        </w:rPr>
        <w:t>[2], [3], [4], [5]</w:t>
      </w:r>
      <w:r w:rsidR="00B14FCF">
        <w:fldChar w:fldCharType="end"/>
      </w:r>
      <w:r>
        <w:t>. Letzteres erfordert präzises Tracking, physikalische Konsistenz und nahtlose Integration</w:t>
      </w:r>
      <w:r w:rsidR="00C908FB">
        <w:t xml:space="preserve"> &lt;</w:t>
      </w:r>
      <w:r w:rsidR="00C908FB" w:rsidRPr="00C908FB">
        <w:rPr>
          <w:highlight w:val="yellow"/>
        </w:rPr>
        <w:t>HIER FEHLT NOCH EIN BELEG</w:t>
      </w:r>
      <w:r w:rsidR="00C908FB">
        <w:t>&gt;</w:t>
      </w:r>
      <w:r>
        <w:t>.</w:t>
      </w:r>
    </w:p>
    <w:p w14:paraId="5FDECEBF" w14:textId="0BB712DB" w:rsidR="00856797" w:rsidRDefault="00856797" w:rsidP="00856797">
      <w:r>
        <w:t>XR wird in Werbung, Bildung und Unterhaltung eingesetzt, insbesondere aufgrund von Interaktivität, Multisensorik und erhöhter Emotionalität</w:t>
      </w:r>
      <w:r w:rsidR="005E1976">
        <w:t xml:space="preserve"> </w:t>
      </w:r>
      <w:r w:rsidR="005E1976">
        <w:fldChar w:fldCharType="begin"/>
      </w:r>
      <w:r w:rsidR="005E1976">
        <w:instrText xml:space="preserve"> ADDIN ZOTERO_ITEM CSL_CITATION {"citationID":"96eo0KPm","properties":{"formattedCitation":"[5], [6], [7]","plainCitation":"[5], [6], [7]","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581,"uris":["http://zotero.org/users/12878283/items/7BZBZNDC"],"itemData":{"id":581,"type":"article-journal","abstract":"Since the launch of Pokémon Go, augmented reality (AR) has been one of the main research areas within new technologies. Integrating digital elements into the physical world presents exceptional opportunities for different sectors, enabling enhanced interactions and experiences. This study conducts a systematic review of AR literature, highlighting the main theories, theoretical frameworks, and research methodologies employed. It also classifies the main types of AR devices and the diverse contexts in which they are applied. Through a comprehensive thematic analysis, four principal areas of current research are identified: (1) media characteristics and consumer outcomes, (2) psychological influential factors and outcomes, (3) AR app features and technology adoption, and (4) recommendations for implementation in the industry and advantages. Furthermore, the study provides key insights and introduces the consumer-centered AR framework. The article concludes by proposing a future research agenda, highlighting prospective studies that can contribute from the perspective of the content, context, device, and consumer, as well as avenues for future research from a methodological perspective.","container-title":"Psychology &amp; Marketing","DOI":"10.1002/mar.22143","ISSN":"1520-6793","issue":"2","language":"en","license":"© 2025 The Author(s). Psychology &amp; Marketing published by Wiley Periodicals LLC.","note":"_eprint: https://onlinelibrary.wiley.com/doi/pdf/10.1002/mar.22143","page":"634-650","source":"Wiley Online Library","title":"Augmented reality experiences: Consumer-centered augmented reality framework and research agenda","title-short":"Augmented reality experiences","volume":"42","author":[{"family":"Barta","given":"Sergio"},{"family":"Gurrea","given":"Raquel"},{"family":"Flavián","given":"Carlos"}],"issued":{"date-parts":[["2025"]]}}},{"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005E1976">
        <w:fldChar w:fldCharType="separate"/>
      </w:r>
      <w:r w:rsidR="005E1976" w:rsidRPr="005E1976">
        <w:rPr>
          <w:rFonts w:ascii="Calibri" w:hAnsi="Calibri" w:cs="Calibri"/>
        </w:rPr>
        <w:t>[5], [6], [7]</w:t>
      </w:r>
      <w:r w:rsidR="005E1976">
        <w:fldChar w:fldCharType="end"/>
      </w:r>
      <w:r>
        <w:t>. Im Bildungsbereich werden vor allem gefahrenfreie Simulationen und kostengünstige Praxisübungen geschätzt</w:t>
      </w:r>
      <w:r w:rsidR="005E1976">
        <w:t xml:space="preserve"> </w:t>
      </w:r>
      <w:r w:rsidR="005E1976">
        <w:fldChar w:fldCharType="begin"/>
      </w:r>
      <w:r w:rsidR="005E1976">
        <w:instrText xml:space="preserve"> ADDIN ZOTERO_ITEM CSL_CITATION {"citationID":"jfha8gr5","properties":{"formattedCitation":"[1], [7]","plainCitation":"[1], [7]","noteIndex":0},"citationItems":[{"id":418,"uris":["http://zotero.org/users/12878283/items/8LG8INXQ"],"itemData":{"id":418,"type":"chapter","abstract":"Seit Jahrzehnten beschäftigen sich Menschen mit tragbarer Hardware zur Darstellung von digitalen Inhalten bis hin zu virtuellen Welten, jedoch erst neueste Entwicklungen machen diese Technologien im praktischen Einsatz nutzbar. Der Einstieg von finanzstarken Global Playern in diesen Trend ist nur einer der Gründe, sich mit den Möglichkeiten mobiler Informationssysteme auch in Branchen jenseits der Spieleindustrie auseinanderzusetzen. Mit technologisch durch den privaten Konsumentenmarkt getriebenen Entwicklungen der Firmen Oculus VR und HTC existieren bereits erschwingliche Lösungen für Virtual Reality (VR). Diese großen VR-Hersteller sowie weitere Entwicklungen, beispielsweise im Open-Source-Bereich, werden in diesem Beitrag durch einen aktuellen Stand der Technik präsentiert und verglichen. Darauf folgend werden insbesondere Potenziale für die digitale Aus- und Weiterbildung in verschiedenen Bildungskontexten beleuchtet.","container-title":"Handbuch Mobile Learning","event-place":"Wiesbaden","ISBN":"978-3-658-19123-8","language":"de","note":"DOI: 10.1007/978-3-658-19123-8_7","page":"123-140","publisher":"Springer Fachmedien","publisher-place":"Wiesbaden","source":"Springer Link","title":"Augmented und Virtual Reality: Stand der Technik, Nutzenpotenziale und Einsatzgebiete","title-short":"Augmented und Virtual Reality","URL":"https://doi.org/10.1007/978-3-658-19123-8_7","author":[{"family":"Zobel","given":"Benedikt"},{"family":"Werning","given":"Sebastian"},{"family":"Metzger","given":"Dirk"},{"family":"Thomas","given":"Oliver"}],"editor":[{"family":"Witt","given":"Claudia","non-dropping-particle":"de"},{"family":"Gloerfeld","given":"Christina"}],"accessed":{"date-parts":[["2025",3,25]]},"issued":{"date-parts":[["2018"]]}}},{"id":437,"uris":["http://zotero.org/users/12878283/items/Z6GQ9XBP"],"itemData":{"id":437,"type":"book","abstract":"Augmented Reality als Anreicherung der realen Welt um virtuelle Objekte ist ein typisches Beispiel einer neuen Technologie, die in den kommenden Jahren in Unternehmen Fuß fassen wird. Dieses Buch zeigt Studierenden wie auch Unternehmen anhand von Beispielen, welche Möglichkeiten diese Technologie für verschiedene Anwendungsbereiche bietet. Gemäß eines Strategy-follows-Structure-Ansatzes ermöglicht Augmented Reality die Konzeption neuer Produkte, die Modifikation oder Anreicherung bestehender Produkte, die Entwicklung neuer oder die Veränderung und Komplettierung bestehender Geschäftsmodelle. Insbesondere die Kommunikation kann durch Augmented Reality sinnvoll angereichert werden. Durch die Darstellung entsprechender Beispiele lernen Studierende wie auch Unternehmen Best-Practice-Ansätze kennen. Ein Transfer auf eigene oder Unternehmensbedürfnisse wird entsprechend ermöglicht.","ISBN":"978-3-11-035385-3","language":"de","license":"De Gruyter expressly reserves the right to use all content for commercial text and data mining within the meaning of Section 44b of the German Copyright Act.","note":"DOI: 10.1524/9783110353853","publisher":"De Gruyter Oldenbourg","source":"www.degruyter.com","title":"Augmented Reality: Theorie und Praxis","title-short":"Augmented Reality","URL":"https://www.degruyter.com/document/doi/10.1524/9783110353853/html?lang=de&amp;srsltid=AfmBOoq94xrevWfhU9PPtNJn7Cak8G5YyGzO7T5tFGGe_gP-4TXB3AgP","author":[{"family":"Mehler-Bicher","given":"Anett"},{"family":"Steiger","given":"Lothar"}],"accessed":{"date-parts":[["2025",3,28]]},"issued":{"date-parts":[["2014",6,23]]}}}],"schema":"https://github.com/citation-style-language/schema/raw/master/csl-citation.json"} </w:instrText>
      </w:r>
      <w:r w:rsidR="005E1976">
        <w:fldChar w:fldCharType="separate"/>
      </w:r>
      <w:r w:rsidR="005E1976" w:rsidRPr="005E1976">
        <w:rPr>
          <w:rFonts w:ascii="Calibri" w:hAnsi="Calibri" w:cs="Calibri"/>
        </w:rPr>
        <w:t>[1], [7]</w:t>
      </w:r>
      <w:r w:rsidR="005E1976">
        <w:fldChar w:fldCharType="end"/>
      </w:r>
      <w:r>
        <w:t>. Herausforderungen ergeben sich aus Hardware-Limitierungen, Interoperabilitätsproblemen und hohen Echtzeitanforderungen; ethische Aspekte betreffen Datenschutz, Manipulationspotenzial sowie gesundheitliche Risiken wie Simulationskrankheit, Augenbelastung und psychische Beanspruchung</w:t>
      </w:r>
      <w:r w:rsidR="005E1976">
        <w:t xml:space="preserve"> </w:t>
      </w:r>
      <w:r w:rsidR="005E1976">
        <w:fldChar w:fldCharType="begin"/>
      </w:r>
      <w:r w:rsidR="007175E7">
        <w:instrText xml:space="preserve"> ADDIN ZOTERO_ITEM CSL_CITATION {"citationID":"uF8LDyg0","properties":{"formattedCitation":"[5], [8], [9], [10], [11], [12], [13], [14]","plainCitation":"[5], [8], [9], [10], [11], [12], [13], [14]","noteIndex":0},"citationItems":[{"id":420,"uris":["http://zotero.org/users/12878283/items/DPIAB6P6"],"itemData":{"id":420,"type":"chapter","abstract":"Augmented Reality (AR) und Virtual Reality (AR) sind Technologien, die zunehmend ihren experimentellen Charakter verlieren und kommerziell eingesetzt werden. Der Beitrag grenzt beide Begriffe voneinander ab, beschreibt technische Grundlagen und mögliche Anwendungsszenarien. Aktueller Entwicklungsstand und Chancen dieser Technologien werden beschrieben. Wie bei fast jeder neuen Technologie entstehen aber auch Risiken, die in einigen Fällen auch zu einem gesellschaftlichen Diskurs führen werden. Dies ist bei AR- und VR-Anwendungen der Fall; daraus ergeben sich Verantwortlichkeiten der entwickelnden Unternehmen, die diskutiert werden.","container-title":"CSR und Digitalisierung: Der digitale Wandel als Chance und Herausforderung für Wirtschaft und Gesellschaft","event-place":"Berlin, Heidelberg","ISBN":"978-3-662-61836-3","language":"de","note":"DOI: 10.1007/978-3-662-61836-3_16","page":"243-258","publisher":"Springer","publisher-place":"Berlin, Heidelberg","source":"Springer Link","title":"Augmentierte und Virtuelle Realität","URL":"https://doi.org/10.1007/978-3-662-61836-3_16","author":[{"family":"Mehler-Bicher","given":"Anett"},{"family":"Steiger","given":"Lothar"}],"editor":[{"family":"Hildebrandt","given":"Alexandra"},{"family":"Landhäußer","given":"Werner"}],"accessed":{"date-parts":[["2025",3,25]]},"issued":{"date-parts":[["2021"]]}}},{"id":712,"uris":["http://zotero.org/users/12878283/items/WHFE2ZJM"],"itemData":{"id":712,"type":"document","title":"Faktoren zur Akzeptanz von Virtual Reality Anwendungen","author":[{"family":"Eitzen","given":"Ingo Martin","non-dropping-particle":"von"}],"issued":{"date-parts":[["2023"]]}}},{"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64,"uris":["http://zotero.org/users/12878283/items/BR6UZ5EQ"],"itemData":{"id":564,"type":"post-weblog","language":"de","title":"Der Einfluss von Augmented Reality auf Nutzersignale &amp; SEO 2025 | Rankmagic","URL":"https://rankmagic.net/blog/der-einfluss-von-augmented-reality-auf-nutzersignale-seo-2025/","author":[{"literal":"rankmagic"}],"accessed":{"date-parts":[["2025",4,18]]}}},{"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sidR="007175E7">
        <w:rPr>
          <w:rFonts w:ascii="Segoe UI Emoji" w:hAnsi="Segoe UI Emoji" w:cs="Segoe UI Emoji"/>
        </w:rPr>
        <w:instrText>✨</w:instrText>
      </w:r>
      <w:r w:rsidR="007175E7">
        <w:instrText xml:space="preserve"> Die IEEE VR 2025 beleuchtet XR/AR/VR/MR-Trends und Innovationen. </w:instrText>
      </w:r>
      <w:r w:rsidR="007175E7">
        <w:rPr>
          <w:rFonts w:ascii="Segoe UI Emoji" w:hAnsi="Segoe UI Emoji" w:cs="Segoe UI Emoji"/>
        </w:rPr>
        <w:instrText>🚀</w:instrText>
      </w:r>
      <w:r w:rsidR="007175E7">
        <w:instrText xml:space="preserve"> Spannende Schwerpunkte gibt es auf der 32. Konferenz zu Virtual Reality. </w:instrText>
      </w:r>
      <w:r w:rsidR="007175E7">
        <w:rPr>
          <w:rFonts w:ascii="Segoe UI Emoji" w:hAnsi="Segoe UI Emoji" w:cs="Segoe UI Emoji"/>
        </w:rPr>
        <w:instrText>🌐</w:instrText>
      </w:r>
      <w:r w:rsidR="007175E7">
        <w:instrText xml:space="preserve"> Zukunftsweisende 3D-Benutzeroberflächen stehen im Fokus. </w:instrText>
      </w:r>
      <w:r w:rsidR="007175E7">
        <w:rPr>
          <w:rFonts w:ascii="Segoe UI Symbol" w:hAnsi="Segoe UI Symbol" w:cs="Segoe UI Symbol"/>
        </w:rPr>
        <w:instrText>🕶</w:instrText>
      </w:r>
      <w:r w:rsidR="007175E7">
        <w:instrText xml:space="preserve">️ Experten teilen Einblicke zu immersiven Technologien. </w:instrText>
      </w:r>
      <w:r w:rsidR="007175E7">
        <w:rPr>
          <w:rFonts w:ascii="Segoe UI Emoji" w:hAnsi="Segoe UI Emoji" w:cs="Segoe UI Emoji"/>
        </w:rPr>
        <w:instrText>📊</w:instrText>
      </w:r>
      <w:r w:rsidR="007175E7">
        <w:instrText xml:space="preserve"> Neue Perspektiven auf die digitale Transformation werden vorgestellt. </w:instrText>
      </w:r>
      <w:r w:rsidR="007175E7">
        <w:rPr>
          <w:rFonts w:ascii="Segoe UI Emoji" w:hAnsi="Segoe UI Emoji" w:cs="Segoe UI Emoji"/>
        </w:rPr>
        <w:instrText>🔍</w:instrText>
      </w:r>
      <w:r w:rsidR="007175E7">
        <w:instrText xml:space="preserve"> Interaktive Workshops bieten praxisnahe Erfahrungen. </w:instrText>
      </w:r>
      <w:r w:rsidR="007175E7">
        <w:rPr>
          <w:rFonts w:ascii="Segoe UI Symbol" w:hAnsi="Segoe UI Symbol" w:cs="Segoe UI Symbol"/>
        </w:rPr>
        <w:instrText>🛠</w:instrText>
      </w:r>
      <w:r w:rsidR="007175E7">
        <w:instrText xml:space="preserve">️ Cutting-Edge-Forschung wird umfassend präsentiert. </w:instrText>
      </w:r>
      <w:r w:rsidR="007175E7">
        <w:rPr>
          <w:rFonts w:ascii="Segoe UI Emoji" w:hAnsi="Segoe UI Emoji" w:cs="Segoe UI Emoji"/>
        </w:rPr>
        <w:instrText>💡</w:instrText>
      </w:r>
      <w:r w:rsidR="007175E7">
        <w:instrText xml:space="preserve"> Diskutieren Sie mit führenden Köpfen der Branche. </w:instrText>
      </w:r>
      <w:r w:rsidR="007175E7">
        <w:rPr>
          <w:rFonts w:ascii="Segoe UI Emoji" w:hAnsi="Segoe UI Emoji" w:cs="Segoe UI Emoji"/>
        </w:rPr>
        <w:instrText>🌟</w:instrText>
      </w:r>
      <w:r w:rsidR="007175E7">
        <w:instrText xml:space="preserve"> Entdecken Sie inspirierende Anwendungen für Alltag &amp; Industrie. </w:instrText>
      </w:r>
      <w:r w:rsidR="007175E7">
        <w:rPr>
          <w:rFonts w:ascii="Segoe UI Emoji" w:hAnsi="Segoe UI Emoji" w:cs="Segoe UI Emoji"/>
        </w:rPr>
        <w:instrText>📅</w:instrText>
      </w:r>
      <w:r w:rsidR="007175E7">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id":704,"uris":["http://zotero.org/users/12878283/items/CXCKT2N5"],"itemData":{"id":704,"type":"webpage","abstract":"A metaverse that mimics how we operate in the real world depends on interoperability. Learn what metaverse interoperability entails and why it's important.","container-title":"Search CIO","language":"en","title":"Metaverse Interoperability Challenges and Impact | TechTarget","URL":"https://www.techtarget.com/searchcio/tip/Metaverse-interoperability-challenges-and-impact","author":[{"family":"Lawton","given":"George"}],"accessed":{"date-parts":[["2025",4,23]]},"issued":{"date-parts":[["2024",3,7]]}}},{"id":570,"uris":["http://zotero.org/users/12878283/items/E3E9HNKK"],"itemData":{"id":570,"type":"webpage","abstract":"Wir klären auf, was es mit Virtual und Augmented Reality auf sich hat, worin die Unterschiede liegen &amp; wo sie bereits genutzt werden </w:instrText>
      </w:r>
      <w:r w:rsidR="007175E7">
        <w:rPr>
          <w:rFonts w:ascii="Segoe UI Symbol" w:hAnsi="Segoe UI Symbol" w:cs="Segoe UI Symbol"/>
        </w:rPr>
        <w:instrText>➔</w:instrText>
      </w:r>
      <w:r w:rsidR="007175E7">
        <w:instrText xml:space="preserve"> Jetzt lesen!","container-title":"21 grad","title":"Virtual Reality &amp; Augmented Reality im Handwerk","URL":"https://www.vaillant.de/21-grad/technik-und-trends/das-spiel-mit-der-realitaet-virtual-reality-und-augmented-reality/","author":[{"family":"Marcus","given":""}],"accessed":{"date-parts":[["2025",4,18]]},"issued":{"date-parts":[["2020",11,4]]}}}],"schema":"https://github.com/citation-style-language/schema/raw/master/csl-citation.json"} </w:instrText>
      </w:r>
      <w:r w:rsidR="005E1976">
        <w:fldChar w:fldCharType="separate"/>
      </w:r>
      <w:r w:rsidR="007175E7" w:rsidRPr="007175E7">
        <w:rPr>
          <w:rFonts w:ascii="Calibri" w:hAnsi="Calibri" w:cs="Calibri"/>
        </w:rPr>
        <w:t>[5], [8], [9], [10], [11], [12], [13], [14]</w:t>
      </w:r>
      <w:r w:rsidR="005E1976">
        <w:fldChar w:fldCharType="end"/>
      </w:r>
      <w:r>
        <w:t>.</w:t>
      </w:r>
    </w:p>
    <w:p w14:paraId="181C55F5" w14:textId="41AB0AC1" w:rsidR="00856797" w:rsidRDefault="00856797" w:rsidP="00856797">
      <w:r>
        <w:t>In der virtuellen Tierbeobachtung kommen XR-Technologien in Form von AR-Einblendungen (WWF)</w:t>
      </w:r>
      <w:r w:rsidR="00DA04EE">
        <w:t xml:space="preserve"> </w:t>
      </w:r>
      <w:r w:rsidR="00DA04EE">
        <w:fldChar w:fldCharType="begin"/>
      </w:r>
      <w:r w:rsidR="00DA04EE">
        <w:instrText xml:space="preserve"> ADDIN ZOTERO_ITEM CSL_CITATION {"citationID":"Lt7o6pOU","properties":{"formattedCitation":"[15]","plainCitation":"[15]","noteIndex":0},"citationItems":[{"id":410,"uris":["http://zotero.org/users/12878283/items/HUBK5QVU"],"itemData":{"id":410,"type":"webpage","abstract":"Holen Sie sich Luchs, Wolf, Wisent und Elch in Ihr Wohnzimmer!","language":"de-DE","title":"Heimische Wildtiere per Augmented Reality erleben","URL":"https://www.wwf.de/aktiv-werden/augmented-reality","author":[{"family":"WWF","given":""}],"accessed":{"date-parts":[["2025",3,25]]},"issued":{"date-parts":[["2024",6,19]]}}}],"schema":"https://github.com/citation-style-language/schema/raw/master/csl-citation.json"} </w:instrText>
      </w:r>
      <w:r w:rsidR="00DA04EE">
        <w:fldChar w:fldCharType="separate"/>
      </w:r>
      <w:r w:rsidR="00DA04EE" w:rsidRPr="00DA04EE">
        <w:rPr>
          <w:rFonts w:ascii="Calibri" w:hAnsi="Calibri" w:cs="Calibri"/>
        </w:rPr>
        <w:t>[15]</w:t>
      </w:r>
      <w:r w:rsidR="00DA04EE">
        <w:fldChar w:fldCharType="end"/>
      </w:r>
      <w:r>
        <w:t>, VR-Erlebnissen (</w:t>
      </w:r>
      <w:proofErr w:type="spellStart"/>
      <w:r>
        <w:t>Immotion</w:t>
      </w:r>
      <w:proofErr w:type="spellEnd"/>
      <w:r>
        <w:t>)</w:t>
      </w:r>
      <w:r w:rsidR="00DA04EE">
        <w:t xml:space="preserve"> </w:t>
      </w:r>
      <w:r w:rsidR="00DA04EE">
        <w:fldChar w:fldCharType="begin"/>
      </w:r>
      <w:r w:rsidR="00DA04EE">
        <w:instrText xml:space="preserve"> ADDIN ZOTERO_ITEM CSL_CITATION {"citationID":"MlsPJQYh","properties":{"formattedCitation":"[16]","plainCitation":"[16]","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schema":"https://github.com/citation-style-language/schema/raw/master/csl-citation.json"} </w:instrText>
      </w:r>
      <w:r w:rsidR="00DA04EE">
        <w:fldChar w:fldCharType="separate"/>
      </w:r>
      <w:r w:rsidR="00DA04EE" w:rsidRPr="00DA04EE">
        <w:rPr>
          <w:rFonts w:ascii="Calibri" w:hAnsi="Calibri" w:cs="Calibri"/>
        </w:rPr>
        <w:t>[16]</w:t>
      </w:r>
      <w:r w:rsidR="00DA04EE">
        <w:fldChar w:fldCharType="end"/>
      </w:r>
      <w:r>
        <w:t xml:space="preserve"> oder vollständig virtuellen Zoos zum Einsatz</w:t>
      </w:r>
      <w:r w:rsidR="00DA04EE">
        <w:t xml:space="preserve"> </w:t>
      </w:r>
      <w:r w:rsidR="00DA04EE">
        <w:fldChar w:fldCharType="begin"/>
      </w:r>
      <w:r w:rsidR="00DA04EE">
        <w:instrText xml:space="preserve"> ADDIN ZOTERO_ITEM CSL_CITATION {"citationID":"2TE3laxh","properties":{"formattedCitation":"[17], [18]","plainCitation":"[17], [18]","noteIndex":0},"citationItems":[{"id":359,"uris":["http://zotero.org/users/12878283/items/UD5CFZBG"],"itemData":{"id":359,"type":"webpage","language":"nl","title":"Zomertour 2023 | GAIA","URL":"https://www.gaia.be/nl/campagnes/zomertour-2023","author":[{"family":"Gaia","given":""}],"accessed":{"date-parts":[["2025",3,18]]}}},{"id":352,"uris":["http://zotero.org/users/12878283/items/9TU6ZB2C"],"itemData":{"id":352,"type":"webpage","abstract":"Eine Virtual-Reality (VR) Einrichtung feierte am 1. Januar 2018 im Guangzhou-Zoo ihr Debüt. Die Besucher können dort ab sofort nicht nur seltene Tiere betrachten. Sie können auch mit Hilfe der Virtual-Reality-Technologie mit ihnen interagieren.","container-title":"Schweizer Virtual Reality News","language":"de-DE","title":"China VR Zoo","URL":"https://vr-room.ch/2018/01/08/erster-vr-zoo-in-china-eroeffnet/","author":[{"family":"Nathalie","given":""}],"accessed":{"date-parts":[["2025",3,18]]},"issued":{"date-parts":[["2018",1,8]]}}}],"schema":"https://github.com/citation-style-language/schema/raw/master/csl-citation.json"} </w:instrText>
      </w:r>
      <w:r w:rsidR="00DA04EE">
        <w:fldChar w:fldCharType="separate"/>
      </w:r>
      <w:r w:rsidR="00DA04EE" w:rsidRPr="00DA04EE">
        <w:rPr>
          <w:rFonts w:ascii="Calibri" w:hAnsi="Calibri" w:cs="Calibri"/>
        </w:rPr>
        <w:t>[17], [18]</w:t>
      </w:r>
      <w:r w:rsidR="00DA04EE">
        <w:fldChar w:fldCharType="end"/>
      </w:r>
      <w:r>
        <w:t>. Vorteile sind Gefahrenfreiheit, Ortsunabhängigkeit und die Möglichkeit, ausgestorbene Arten realitätsnah darzustellen</w:t>
      </w:r>
      <w:r w:rsidR="00DA04EE">
        <w:t xml:space="preserve"> </w:t>
      </w:r>
      <w:r w:rsidR="00DA04EE">
        <w:fldChar w:fldCharType="begin"/>
      </w:r>
      <w:r w:rsidR="00DA04EE">
        <w:instrText xml:space="preserve"> ADDIN ZOTERO_ITEM CSL_CITATION {"citationID":"BAAIbDzC","properties":{"formattedCitation":"[16], [17], [19], [20]","plainCitation":"[16], [17], [19], [20]","noteIndex":0},"citationItems":[{"id":357,"uris":["http://zotero.org/users/12878283/items/8Z3TYS2G"],"itemData":{"id":357,"type":"webpage","container-title":"IMMOTION | The Global Leader in Immersive Edutainment","language":"en-US","title":"IMMOTION | The Global Leader in Immersive Edutainment","URL":"https://edu.immotion.co","author":[{"family":"Immotion","given":""}],"accessed":{"date-parts":[["2025",3,18]]}}},{"id":359,"uris":["http://zotero.org/users/12878283/items/UD5CFZBG"],"itemData":{"id":359,"type":"webpage","language":"nl","title":"Zomertour 2023 | GAIA","URL":"https://www.gaia.be/nl/campagnes/zomertour-2023","author":[{"family":"Gaia","given":""}],"accessed":{"date-parts":[["2025",3,18]]}}},{"id":355,"uris":["http://zotero.org/users/12878283/items/4ERMY67A"],"itemData":{"id":355,"type":"webpage","container-title":"Zoo Leipzig","language":"de","title":"Gorilla Trek","URL":"https://www.zoo-leipzig.de/tiere-erlebniswelten/erlebniswelten/pongoland/gorilla-trek/","author":[{"family":"Zoo Leipzig","given":""}],"accessed":{"date-parts":[["2025",3,18]]}}},{"id":365,"uris":["http://zotero.org/users/12878283/items/QLTU5UDZ"],"itemData":{"id":365,"type":"webpage","abstract":"Discover this 2023 paper in Revue d'Intelligence Artificielle by Sukmawati, Fatma; Santosa, Eka Budhi; and, Rejekiningsih, Triana focusing on: GOOGLE Inc.; VIRTUAL reality; INTERNET of things; VIRTUAL design; ZOOS; LIFE cycles (Biology)","language":"de","note":"ISSN: 0992-499X\nissue: 2\npage: 483\nvolume: 37\nDOI: 10.18280/ria.370225","title":"Design of Virtual Reality Zoos Through Internet of Things (IoT) for Student Learning about Wild Animals. | EBSCOhost","URL":"https://openurl.ebsco.com/contentitem/doi:10.18280%2Fria.370225?sid=ebsco:plink:crawler&amp;id=ebsco:doi:10.18280%2Fria.370225","author":[{"family":"Sukmawati","given":"Fatma"},{"family":"Santosa","given":"Eka Budhi"},{"family":"Rejekiningsih","given":"Triana"}],"accessed":{"date-parts":[["2025",3,18]]},"issued":{"date-parts":[["2023",4,1]]}}}],"schema":"https://github.com/citation-style-language/schema/raw/master/csl-citation.json"} </w:instrText>
      </w:r>
      <w:r w:rsidR="00DA04EE">
        <w:fldChar w:fldCharType="separate"/>
      </w:r>
      <w:r w:rsidR="00DA04EE" w:rsidRPr="00DA04EE">
        <w:rPr>
          <w:rFonts w:ascii="Calibri" w:hAnsi="Calibri" w:cs="Calibri"/>
        </w:rPr>
        <w:t>[16], [17], [19], [20]</w:t>
      </w:r>
      <w:r w:rsidR="00DA04EE">
        <w:fldChar w:fldCharType="end"/>
      </w:r>
      <w:r>
        <w:t>. Die Umsetzung erfordert skalierbare Architekturen, die Interaktivität, Kollaboration und Multiplattformfähigkeit gewährleisten</w:t>
      </w:r>
      <w:r w:rsidR="00DA04EE">
        <w:t xml:space="preserve"> </w:t>
      </w:r>
      <w:r w:rsidR="00DA04EE">
        <w:t>&lt;</w:t>
      </w:r>
      <w:r w:rsidR="00DA04EE" w:rsidRPr="00C908FB">
        <w:rPr>
          <w:highlight w:val="yellow"/>
        </w:rPr>
        <w:t xml:space="preserve">HIER FEHLT NOCH EIN </w:t>
      </w:r>
      <w:r w:rsidR="00DA04EE" w:rsidRPr="00DA04EE">
        <w:rPr>
          <w:highlight w:val="yellow"/>
        </w:rPr>
        <w:t>BELEG</w:t>
      </w:r>
      <w:r w:rsidR="00DA04EE" w:rsidRPr="00DA04EE">
        <w:rPr>
          <w:highlight w:val="yellow"/>
        </w:rPr>
        <w:t xml:space="preserve"> ODER EIN BESSERER ABSCHLUSS, DEN FINDE ICH NICHT SO GUT</w:t>
      </w:r>
      <w:r w:rsidR="00DA04EE">
        <w:t>&gt;.</w:t>
      </w:r>
    </w:p>
    <w:p w14:paraId="3BA82085" w14:textId="4585A2EA" w:rsidR="00B87417" w:rsidRDefault="00B87417" w:rsidP="00856797">
      <w:r w:rsidRPr="00B87417">
        <w:t>Aktuelle Forschung im XR-Bereich adressiert u. a. die Entwicklung plattformübergreifender Anwendungen</w:t>
      </w:r>
      <w:r>
        <w:t xml:space="preserve"> </w:t>
      </w:r>
      <w:r>
        <w:fldChar w:fldCharType="begin"/>
      </w:r>
      <w:r>
        <w:instrText xml:space="preserve"> ADDIN ZOTERO_ITEM CSL_CITATION {"citationID":"BEraGCTZ","properties":{"formattedCitation":"[9]","plainCitation":"[9]","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schema":"https://github.com/citation-style-language/schema/raw/master/csl-citation.json"} </w:instrText>
      </w:r>
      <w:r>
        <w:fldChar w:fldCharType="separate"/>
      </w:r>
      <w:r w:rsidRPr="00B87417">
        <w:rPr>
          <w:rFonts w:ascii="Calibri" w:hAnsi="Calibri" w:cs="Calibri"/>
        </w:rPr>
        <w:t>[9]</w:t>
      </w:r>
      <w:r>
        <w:fldChar w:fldCharType="end"/>
      </w:r>
      <w:r w:rsidRPr="00B87417">
        <w:t>, die Integration von Künstlicher Intelligenz für realistischere Interaktionen</w:t>
      </w:r>
      <w:r>
        <w:t xml:space="preserve"> </w:t>
      </w:r>
      <w:r>
        <w:fldChar w:fldCharType="begin"/>
      </w:r>
      <w:r>
        <w:instrText xml:space="preserve"> ADDIN ZOTERO_ITEM CSL_CITATION {"citationID":"ruG8ap1C","properties":{"formattedCitation":"[9], [11], [12]","plainCitation":"[9], [11], [12]","noteIndex":0},"citationItems":[{"id":562,"uris":["http://zotero.org/users/12878283/items/4EG99QNE"],"itemData":{"id":562,"type":"post-weblog","abstract":"Entdecken Sie die wichtigsten Trends im Bereich Augmented Reality (AR) und Virtual Reality (VR). Bleiben Sie auf dem Laufenden mit Einblicken in die AR/VR-Branche, den Markt und die technologischen Entwicklungen, die die Zukunft prägen.","container-title":"Innowise","language":"de-DE","title":"AR/VR Trends in 2025","URL":"https://innowise.com/de/blog/ar-vr-trends/","author":[{"family":"Molchanov","given":""}],"accessed":{"date-parts":[["2025",4,18]]},"issued":{"date-parts":[["2025",1,28]]}}},{"id":558,"uris":["http://zotero.org/users/12878283/items/9XQITJXH"],"itemData":{"id":558,"type":"webpage","abstract":"Die aufkommenden Software-Innovationen in VR und AR bieten Unternehmen ungeahnte Möglichkeiten.","language":"de","title":"Die Zukunft der VR- und AR-Software im Jahr 2025: Was Geschäftskunden wissen müssen","title-short":"Die Zukunft der VR- und AR-Software im Jahr 2025","URL":"https://unboundxr.de/blogs/die-zukunft-von-vr-und-ar-software-im-jahr-2025-was-geschaftskunden-wissen-mussen","author":[{"family":"Lapschies","given":"Silke"}],"accessed":{"date-parts":[["2025",4,18]]}}},{"id":560,"uris":["http://zotero.org/users/12878283/items/UMIM9IGQ"],"itemData":{"id":560,"type":"webpage","abstract":"</w:instrText>
      </w:r>
      <w:r>
        <w:rPr>
          <w:rFonts w:ascii="Segoe UI Emoji" w:hAnsi="Segoe UI Emoji" w:cs="Segoe UI Emoji"/>
        </w:rPr>
        <w:instrText>✨</w:instrText>
      </w:r>
      <w:r>
        <w:instrText xml:space="preserve"> Die IEEE VR 2025 beleuchtet XR/AR/VR/MR-Trends und Innovationen. </w:instrText>
      </w:r>
      <w:r>
        <w:rPr>
          <w:rFonts w:ascii="Segoe UI Emoji" w:hAnsi="Segoe UI Emoji" w:cs="Segoe UI Emoji"/>
        </w:rPr>
        <w:instrText>🚀</w:instrText>
      </w:r>
      <w:r>
        <w:instrText xml:space="preserve"> Spannende Schwerpunkte gibt es auf der 32. Konferenz zu Virtual Reality. </w:instrText>
      </w:r>
      <w:r>
        <w:rPr>
          <w:rFonts w:ascii="Segoe UI Emoji" w:hAnsi="Segoe UI Emoji" w:cs="Segoe UI Emoji"/>
        </w:rPr>
        <w:instrText>🌐</w:instrText>
      </w:r>
      <w:r>
        <w:instrText xml:space="preserve"> Zukunftsweisende 3D-Benutzeroberflächen stehen im Fokus. </w:instrText>
      </w:r>
      <w:r>
        <w:rPr>
          <w:rFonts w:ascii="Segoe UI Symbol" w:hAnsi="Segoe UI Symbol" w:cs="Segoe UI Symbol"/>
        </w:rPr>
        <w:instrText>🕶</w:instrText>
      </w:r>
      <w:r>
        <w:instrText xml:space="preserve">️ Experten teilen Einblicke zu immersiven Technologien. </w:instrText>
      </w:r>
      <w:r>
        <w:rPr>
          <w:rFonts w:ascii="Segoe UI Emoji" w:hAnsi="Segoe UI Emoji" w:cs="Segoe UI Emoji"/>
        </w:rPr>
        <w:instrText>📊</w:instrText>
      </w:r>
      <w:r>
        <w:instrText xml:space="preserve"> Neue Perspektiven auf die digitale Transformation werden vorgestellt. </w:instrText>
      </w:r>
      <w:r>
        <w:rPr>
          <w:rFonts w:ascii="Segoe UI Emoji" w:hAnsi="Segoe UI Emoji" w:cs="Segoe UI Emoji"/>
        </w:rPr>
        <w:instrText>🔍</w:instrText>
      </w:r>
      <w:r>
        <w:instrText xml:space="preserve"> Interaktive Workshops bieten praxisnahe Erfahrungen. </w:instrText>
      </w:r>
      <w:r>
        <w:rPr>
          <w:rFonts w:ascii="Segoe UI Symbol" w:hAnsi="Segoe UI Symbol" w:cs="Segoe UI Symbol"/>
        </w:rPr>
        <w:instrText>🛠</w:instrText>
      </w:r>
      <w:r>
        <w:instrText xml:space="preserve">️ Cutting-Edge-Forschung wird umfassend präsentiert. </w:instrText>
      </w:r>
      <w:r>
        <w:rPr>
          <w:rFonts w:ascii="Segoe UI Emoji" w:hAnsi="Segoe UI Emoji" w:cs="Segoe UI Emoji"/>
        </w:rPr>
        <w:instrText>💡</w:instrText>
      </w:r>
      <w:r>
        <w:instrText xml:space="preserve"> Diskutieren Sie mit führenden Köpfen der Branche. </w:instrText>
      </w:r>
      <w:r>
        <w:rPr>
          <w:rFonts w:ascii="Segoe UI Emoji" w:hAnsi="Segoe UI Emoji" w:cs="Segoe UI Emoji"/>
        </w:rPr>
        <w:instrText>🌟</w:instrText>
      </w:r>
      <w:r>
        <w:instrText xml:space="preserve"> Entdecken Sie inspirierende Anwendungen für Alltag &amp; Industrie. </w:instrText>
      </w:r>
      <w:r>
        <w:rPr>
          <w:rFonts w:ascii="Segoe UI Emoji" w:hAnsi="Segoe UI Emoji" w:cs="Segoe UI Emoji"/>
        </w:rPr>
        <w:instrText>📅</w:instrText>
      </w:r>
      <w:r>
        <w:instrText xml:space="preserve"> Tauchen Sie ein in die Welt der virtuellen Realität!","container-title":"Xpert.Digital","language":"de","title":"IEEE VR 2025: XR/AR/VR/MR Themen und Schwerpunkte der 32. IEEE Conference on Virtual Reality and 3D User Interfaces","title-short":"IEEE VR 2025","URL":"https://xpert.digital/ieee-vr-2025/","author":[{"family":"Wolfenstein","given":"Konrad"}],"accessed":{"date-parts":[["2025",4,18]]},"issued":{"date-parts":[["2025",3,5]]}}}],"schema":"https://github.com/citation-style-language/schema/raw/master/csl-citation.json"} </w:instrText>
      </w:r>
      <w:r>
        <w:fldChar w:fldCharType="separate"/>
      </w:r>
      <w:r w:rsidRPr="00B87417">
        <w:rPr>
          <w:rFonts w:ascii="Calibri" w:hAnsi="Calibri" w:cs="Calibri"/>
        </w:rPr>
        <w:t>[9], [11], [12]</w:t>
      </w:r>
      <w:r>
        <w:fldChar w:fldCharType="end"/>
      </w:r>
      <w:r w:rsidRPr="00B87417">
        <w:t xml:space="preserve"> sowie die Gestaltung kollaborativer Umgebungen</w:t>
      </w:r>
      <w:r w:rsidR="005C1143">
        <w:t xml:space="preserve"> </w:t>
      </w:r>
      <w:r w:rsidR="005C1143">
        <w:fldChar w:fldCharType="begin"/>
      </w:r>
      <w:r w:rsidR="005C1143">
        <w:instrText xml:space="preserve"> ADDIN ZOTERO_ITEM CSL_CITATION {"citationID":"3a1gY5CQ","properties":{"formattedCitation":"[21]","plainCitation":"[21]","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005C1143">
        <w:fldChar w:fldCharType="separate"/>
      </w:r>
      <w:r w:rsidR="005C1143" w:rsidRPr="005C1143">
        <w:rPr>
          <w:rFonts w:ascii="Calibri" w:hAnsi="Calibri" w:cs="Calibri"/>
        </w:rPr>
        <w:t>[21]</w:t>
      </w:r>
      <w:r w:rsidR="005C1143">
        <w:fldChar w:fldCharType="end"/>
      </w:r>
      <w:r w:rsidRPr="00B87417">
        <w:t>. Dabei wurde bereits das bestehende Architekturmodelle MVC an die spezifischen Anforderungen von XR angepasst, z. B. durch Erweiterungen um Bibliothekskomponenten zur Kapselung komplexer Tracking- und Interaktionslogiken</w:t>
      </w:r>
      <w:r w:rsidR="005C1143">
        <w:t xml:space="preserve"> </w:t>
      </w:r>
      <w:r w:rsidR="005C1143">
        <w:fldChar w:fldCharType="begin"/>
      </w:r>
      <w:r w:rsidR="005C1143">
        <w:instrText xml:space="preserve"> ADDIN ZOTERO_ITEM CSL_CITATION {"citationID":"Fft4oUNx","properties":{"formattedCitation":"[21]","plainCitation":"[21]","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005C1143">
        <w:fldChar w:fldCharType="separate"/>
      </w:r>
      <w:r w:rsidR="005C1143" w:rsidRPr="005C1143">
        <w:rPr>
          <w:rFonts w:ascii="Calibri" w:hAnsi="Calibri" w:cs="Calibri"/>
        </w:rPr>
        <w:t>[21]</w:t>
      </w:r>
      <w:r w:rsidR="005C1143">
        <w:fldChar w:fldCharType="end"/>
      </w:r>
      <w:r w:rsidRPr="00B87417">
        <w:t>.</w:t>
      </w:r>
    </w:p>
    <w:p w14:paraId="184CB9A7" w14:textId="5BFE08E5" w:rsidR="00856797" w:rsidRDefault="00856797" w:rsidP="00856797">
      <w:r>
        <w:t>Der Forschungsbeitrag dieser Arbeit ist die Weiterentwicklung des Model–View–ViewModel-(</w:t>
      </w:r>
      <w:proofErr w:type="gramStart"/>
      <w:r>
        <w:t>MVVM)-</w:t>
      </w:r>
      <w:proofErr w:type="gramEnd"/>
      <w:r>
        <w:t>Musters zu einer XR-optimierten Architektur (MVVM-3D) mit der konzeptionellen Erweiterung zu einer kollaborationsfähigen MVVM-3DC-Architektur. Der Prototyp basiert auf drei Schichten:</w:t>
      </w:r>
    </w:p>
    <w:p w14:paraId="50A85673" w14:textId="32191994" w:rsidR="00856797" w:rsidRDefault="00856797" w:rsidP="00856797">
      <w:pPr>
        <w:pStyle w:val="Listenabsatz"/>
        <w:numPr>
          <w:ilvl w:val="0"/>
          <w:numId w:val="6"/>
        </w:numPr>
      </w:pPr>
      <w:r>
        <w:t xml:space="preserve">Datenbasis: Verwaltung sämtlicher Daten, prototypisch in CSV-Dateien gespeichert, jedoch </w:t>
      </w:r>
      <w:proofErr w:type="spellStart"/>
      <w:r>
        <w:t>migrierbar</w:t>
      </w:r>
      <w:proofErr w:type="spellEnd"/>
      <w:r>
        <w:t xml:space="preserve"> auf relationale oder objektspeicherbasierte Systeme.</w:t>
      </w:r>
    </w:p>
    <w:p w14:paraId="334C7563" w14:textId="40819B81" w:rsidR="00856797" w:rsidRDefault="00856797" w:rsidP="00856797">
      <w:pPr>
        <w:pStyle w:val="Listenabsatz"/>
        <w:numPr>
          <w:ilvl w:val="0"/>
          <w:numId w:val="6"/>
        </w:numPr>
      </w:pPr>
      <w:r>
        <w:t>Backend: Umsetzung nach dem MVC-Prinzip mit zusätzlicher Repository-Schicht zur Entkopplung der Datenzugriffe für Skalierbarkeit und Technologieunabhängigkeit.</w:t>
      </w:r>
    </w:p>
    <w:p w14:paraId="155DB7D9" w14:textId="140D3A44" w:rsidR="00856797" w:rsidRDefault="00856797" w:rsidP="00856797">
      <w:pPr>
        <w:pStyle w:val="Listenabsatz"/>
        <w:numPr>
          <w:ilvl w:val="0"/>
          <w:numId w:val="6"/>
        </w:numPr>
      </w:pPr>
      <w:r>
        <w:t>Frontend: Implementierung von MVVM-3D nach</w:t>
      </w:r>
      <w:r w:rsidR="00DD6E22">
        <w:t xml:space="preserve"> </w:t>
      </w:r>
      <w:r w:rsidR="00DD6E22">
        <w:fldChar w:fldCharType="begin"/>
      </w:r>
      <w:r w:rsidR="00DD6E22">
        <w:instrText xml:space="preserve"> ADDIN ZOTERO_ITEM CSL_CITATION {"citationID":"C4eA7Mll","properties":{"formattedCitation":"[21]","plainCitation":"[21]","noteIndex":0},"citationItems":[{"id":625,"uris":["http://zotero.org/users/12878283/items/2BFG5J46"],"itemData":{"id":625,"type":"article-journal","abstract":"In this paper, software architecture model “MVC-3DC” for Collaborative Augmented and Virtual Reality Systems design is proposed. This model is the results...","container-title":"Journal of King Saud University: Computer and Information Sciences","ISSN":"1319-1578","issue":"4","language":"en","note":"publisher: Springer","page":"433-446","source":"doaj.org","title":"MVC-3DC: Software architecture model for designing collaborative augmented reality and virtual reality systems","title-short":"MVC-3DC","volume":"32","author":[{"family":"Benbelkacem","given":"Samir"},{"family":"Zenati-Henda","given":"Nadia"},{"family":"Aouam","given":"Djamel"},{"family":"Izountar","given":"Yousra"},{"family":"Otmane","given":"Samir"}],"issued":{"date-parts":[["2020",5,1]]}}}],"schema":"https://github.com/citation-style-language/schema/raw/master/csl-citation.json"} </w:instrText>
      </w:r>
      <w:r w:rsidR="00DD6E22">
        <w:fldChar w:fldCharType="separate"/>
      </w:r>
      <w:r w:rsidR="00DD6E22" w:rsidRPr="00DD6E22">
        <w:rPr>
          <w:rFonts w:ascii="Calibri" w:hAnsi="Calibri" w:cs="Calibri"/>
        </w:rPr>
        <w:t>[21]</w:t>
      </w:r>
      <w:r w:rsidR="00DD6E22">
        <w:fldChar w:fldCharType="end"/>
      </w:r>
      <w:r>
        <w:t>, erweitert um eine Library-Schicht für XR-spezifische Algorithmen wie Tracking, Bewegungslogik und physikalische Interaktionen. Die View-Komponenten verarbeiten multimodale Eingaben.</w:t>
      </w:r>
    </w:p>
    <w:p w14:paraId="2F521D36" w14:textId="0BF65310" w:rsidR="00856797" w:rsidRDefault="00856797" w:rsidP="00856797">
      <w:r>
        <w:t>Neuartige Merkmale:</w:t>
      </w:r>
    </w:p>
    <w:p w14:paraId="7467EE72" w14:textId="335CAEB9" w:rsidR="00856797" w:rsidRDefault="00856797" w:rsidP="00856797">
      <w:pPr>
        <w:pStyle w:val="Listenabsatz"/>
        <w:numPr>
          <w:ilvl w:val="0"/>
          <w:numId w:val="7"/>
        </w:numPr>
      </w:pPr>
      <w:r>
        <w:t>Integration multimodaler Eingaben (Gesten, Sprache, Blickrichtung) in der View-Schicht.</w:t>
      </w:r>
    </w:p>
    <w:p w14:paraId="1B60E21A" w14:textId="36494935" w:rsidR="00856797" w:rsidRDefault="00856797" w:rsidP="00856797">
      <w:pPr>
        <w:pStyle w:val="Listenabsatz"/>
        <w:numPr>
          <w:ilvl w:val="0"/>
          <w:numId w:val="7"/>
        </w:numPr>
      </w:pPr>
      <w:r>
        <w:t>Automatisierte Zustands-Synchronisation mittels nativem Data Binding in Unity zur Sicherstellung konsistenter Interaktionen.</w:t>
      </w:r>
    </w:p>
    <w:p w14:paraId="0AE3B736" w14:textId="5C592324" w:rsidR="00856797" w:rsidRDefault="00856797" w:rsidP="00856797">
      <w:pPr>
        <w:pStyle w:val="Listenabsatz"/>
        <w:numPr>
          <w:ilvl w:val="0"/>
          <w:numId w:val="7"/>
        </w:numPr>
      </w:pPr>
      <w:r>
        <w:t>Kapselung rechenintensiver XR-Prozesse in der Library-Schicht zur Wahrung der Plattformunabhängigkeit.</w:t>
      </w:r>
    </w:p>
    <w:p w14:paraId="3C974D87" w14:textId="628873E3" w:rsidR="00856797" w:rsidRDefault="00856797" w:rsidP="00856797">
      <w:pPr>
        <w:pStyle w:val="Listenabsatz"/>
        <w:numPr>
          <w:ilvl w:val="0"/>
          <w:numId w:val="7"/>
        </w:numPr>
      </w:pPr>
      <w:r>
        <w:t xml:space="preserve">Berücksichtigung von Skalierbarkeit und </w:t>
      </w:r>
      <w:r w:rsidR="00A00DE4">
        <w:t>Multiplayermodi</w:t>
      </w:r>
      <w:r>
        <w:t xml:space="preserve"> bereits im Architekturentwurf.</w:t>
      </w:r>
    </w:p>
    <w:p w14:paraId="6B77471B" w14:textId="1514D283" w:rsidR="00DF1130" w:rsidRDefault="00856797" w:rsidP="00856797">
      <w:r>
        <w:lastRenderedPageBreak/>
        <w:t xml:space="preserve">Diese Architektur überträgt und erweitert etablierte Muster gezielt auf XR-Anwendungen und eröffnet neue Forschungsfragen zur Standardisierung plattformübergreifender XR-Architekturen, zur Latenzoptimierung in Kollaborationsszenarien und zur Integration KI-gestützter </w:t>
      </w:r>
      <w:commentRangeStart w:id="0"/>
      <w:r>
        <w:t>Interaktionslogik</w:t>
      </w:r>
      <w:commentRangeEnd w:id="0"/>
      <w:r w:rsidR="00DF1130">
        <w:rPr>
          <w:rStyle w:val="Kommentarzeichen"/>
        </w:rPr>
        <w:commentReference w:id="0"/>
      </w:r>
      <w:r>
        <w:t>.</w:t>
      </w:r>
    </w:p>
    <w:p w14:paraId="5ADC964C" w14:textId="77777777" w:rsidR="00DF1130" w:rsidRDefault="00DF1130">
      <w:r>
        <w:br w:type="page"/>
      </w:r>
    </w:p>
    <w:p w14:paraId="0FE4DEFB" w14:textId="77777777" w:rsidR="00DF1130" w:rsidRPr="00DF1130" w:rsidRDefault="00DF1130" w:rsidP="00DF1130">
      <w:pPr>
        <w:pStyle w:val="Literaturverzeichnis"/>
        <w:rPr>
          <w:rFonts w:ascii="Calibri" w:hAnsi="Calibri" w:cs="Calibri"/>
        </w:rPr>
      </w:pPr>
      <w:r>
        <w:lastRenderedPageBreak/>
        <w:fldChar w:fldCharType="begin"/>
      </w:r>
      <w:r>
        <w:instrText xml:space="preserve"> ADDIN ZOTERO_BIBL {"uncited":[],"omitted":[],"custom":[]} CSL_BIBLIOGRAPHY </w:instrText>
      </w:r>
      <w:r>
        <w:fldChar w:fldCharType="separate"/>
      </w:r>
      <w:r w:rsidRPr="00DF1130">
        <w:rPr>
          <w:rFonts w:ascii="Calibri" w:hAnsi="Calibri" w:cs="Calibri"/>
        </w:rPr>
        <w:t>[1]</w:t>
      </w:r>
      <w:r w:rsidRPr="00DF1130">
        <w:rPr>
          <w:rFonts w:ascii="Calibri" w:hAnsi="Calibri" w:cs="Calibri"/>
        </w:rPr>
        <w:tab/>
        <w:t>B. Zobel, S. Werning, D. Metzger, und O. Thomas, „</w:t>
      </w:r>
      <w:proofErr w:type="spellStart"/>
      <w:r w:rsidRPr="00DF1130">
        <w:rPr>
          <w:rFonts w:ascii="Calibri" w:hAnsi="Calibri" w:cs="Calibri"/>
        </w:rPr>
        <w:t>Augmented</w:t>
      </w:r>
      <w:proofErr w:type="spellEnd"/>
      <w:r w:rsidRPr="00DF1130">
        <w:rPr>
          <w:rFonts w:ascii="Calibri" w:hAnsi="Calibri" w:cs="Calibri"/>
        </w:rPr>
        <w:t xml:space="preserve"> und Virtual Reality: Stand der Technik, Nutzenpotenziale und Einsatzgebiete“, in </w:t>
      </w:r>
      <w:r w:rsidRPr="00DF1130">
        <w:rPr>
          <w:rFonts w:ascii="Calibri" w:hAnsi="Calibri" w:cs="Calibri"/>
          <w:i/>
          <w:iCs/>
        </w:rPr>
        <w:t>Handbuch Mobile Learning</w:t>
      </w:r>
      <w:r w:rsidRPr="00DF1130">
        <w:rPr>
          <w:rFonts w:ascii="Calibri" w:hAnsi="Calibri" w:cs="Calibri"/>
        </w:rPr>
        <w:t xml:space="preserve">, C. de Witt und C. </w:t>
      </w:r>
      <w:proofErr w:type="spellStart"/>
      <w:r w:rsidRPr="00DF1130">
        <w:rPr>
          <w:rFonts w:ascii="Calibri" w:hAnsi="Calibri" w:cs="Calibri"/>
        </w:rPr>
        <w:t>Gloerfeld</w:t>
      </w:r>
      <w:proofErr w:type="spellEnd"/>
      <w:r w:rsidRPr="00DF1130">
        <w:rPr>
          <w:rFonts w:ascii="Calibri" w:hAnsi="Calibri" w:cs="Calibri"/>
        </w:rPr>
        <w:t xml:space="preserve">, Hrsg., Wiesbaden: Springer Fachmedien, 2018, S. 123–140. </w:t>
      </w:r>
      <w:proofErr w:type="spellStart"/>
      <w:r w:rsidRPr="00DF1130">
        <w:rPr>
          <w:rFonts w:ascii="Calibri" w:hAnsi="Calibri" w:cs="Calibri"/>
        </w:rPr>
        <w:t>doi</w:t>
      </w:r>
      <w:proofErr w:type="spellEnd"/>
      <w:r w:rsidRPr="00DF1130">
        <w:rPr>
          <w:rFonts w:ascii="Calibri" w:hAnsi="Calibri" w:cs="Calibri"/>
        </w:rPr>
        <w:t>: 10.1007/978-3-658-19123-8_7.</w:t>
      </w:r>
    </w:p>
    <w:p w14:paraId="5A4AFBAE"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2]</w:t>
      </w:r>
      <w:r w:rsidRPr="00DF1130">
        <w:rPr>
          <w:rFonts w:ascii="Calibri" w:hAnsi="Calibri" w:cs="Calibri"/>
          <w:lang w:val="en-GB"/>
        </w:rPr>
        <w:tab/>
        <w:t xml:space="preserve">L. Tremosa, „Beyond AR vs. VR: What is the Difference between AR vs. MR vs. VR vs. </w:t>
      </w:r>
      <w:proofErr w:type="gramStart"/>
      <w:r w:rsidRPr="00DF1130">
        <w:rPr>
          <w:rFonts w:ascii="Calibri" w:hAnsi="Calibri" w:cs="Calibri"/>
          <w:lang w:val="en-GB"/>
        </w:rPr>
        <w:t>XR?“</w:t>
      </w:r>
      <w:proofErr w:type="gramEnd"/>
      <w:r w:rsidRPr="00DF1130">
        <w:rPr>
          <w:rFonts w:ascii="Calibri" w:hAnsi="Calibri" w:cs="Calibri"/>
          <w:lang w:val="en-GB"/>
        </w:rPr>
        <w:t xml:space="preserve">, The Interaction Design Foundation. </w:t>
      </w:r>
      <w:r w:rsidRPr="00DF1130">
        <w:rPr>
          <w:rFonts w:ascii="Calibri" w:hAnsi="Calibri" w:cs="Calibri"/>
        </w:rPr>
        <w:t>Zugegriffen: 25. März 2025. [Online]. Verfügbar unter: https://www.interaction-design.org/literature/article/beyond-ar-vs-vr-what-is-the-difference-between-ar-vs-mr-vs-vr-vs-xr</w:t>
      </w:r>
    </w:p>
    <w:p w14:paraId="09A61A68" w14:textId="77777777" w:rsidR="00DF1130" w:rsidRPr="00DF1130" w:rsidRDefault="00DF1130" w:rsidP="00DF1130">
      <w:pPr>
        <w:pStyle w:val="Literaturverzeichnis"/>
        <w:rPr>
          <w:rFonts w:ascii="Calibri" w:hAnsi="Calibri" w:cs="Calibri"/>
          <w:lang w:val="en-GB"/>
        </w:rPr>
      </w:pPr>
      <w:r w:rsidRPr="00DF1130">
        <w:rPr>
          <w:rFonts w:ascii="Calibri" w:hAnsi="Calibri" w:cs="Calibri"/>
          <w:lang w:val="en-GB"/>
        </w:rPr>
        <w:t>[3]</w:t>
      </w:r>
      <w:r w:rsidRPr="00DF1130">
        <w:rPr>
          <w:rFonts w:ascii="Calibri" w:hAnsi="Calibri" w:cs="Calibri"/>
          <w:lang w:val="en-GB"/>
        </w:rPr>
        <w:tab/>
        <w:t xml:space="preserve">O. Agarwal, S. Subramanian, A. </w:t>
      </w:r>
      <w:proofErr w:type="spellStart"/>
      <w:r w:rsidRPr="00DF1130">
        <w:rPr>
          <w:rFonts w:ascii="Calibri" w:hAnsi="Calibri" w:cs="Calibri"/>
          <w:lang w:val="en-GB"/>
        </w:rPr>
        <w:t>Nenkova</w:t>
      </w:r>
      <w:proofErr w:type="spellEnd"/>
      <w:r w:rsidRPr="00DF1130">
        <w:rPr>
          <w:rFonts w:ascii="Calibri" w:hAnsi="Calibri" w:cs="Calibri"/>
          <w:lang w:val="en-GB"/>
        </w:rPr>
        <w:t xml:space="preserve">, und D. Roth, „Evaluation of named entity coreference“, in </w:t>
      </w:r>
      <w:r w:rsidRPr="00DF1130">
        <w:rPr>
          <w:rFonts w:ascii="Calibri" w:hAnsi="Calibri" w:cs="Calibri"/>
          <w:i/>
          <w:iCs/>
          <w:lang w:val="en-GB"/>
        </w:rPr>
        <w:t>Proceedings of the Second Workshop on Computational Models of Reference, Anaphora and Coreference</w:t>
      </w:r>
      <w:r w:rsidRPr="00DF1130">
        <w:rPr>
          <w:rFonts w:ascii="Calibri" w:hAnsi="Calibri" w:cs="Calibri"/>
          <w:lang w:val="en-GB"/>
        </w:rPr>
        <w:t xml:space="preserve">, M. </w:t>
      </w:r>
      <w:proofErr w:type="spellStart"/>
      <w:r w:rsidRPr="00DF1130">
        <w:rPr>
          <w:rFonts w:ascii="Calibri" w:hAnsi="Calibri" w:cs="Calibri"/>
          <w:lang w:val="en-GB"/>
        </w:rPr>
        <w:t>Ogrodniczuk</w:t>
      </w:r>
      <w:proofErr w:type="spellEnd"/>
      <w:r w:rsidRPr="00DF1130">
        <w:rPr>
          <w:rFonts w:ascii="Calibri" w:hAnsi="Calibri" w:cs="Calibri"/>
          <w:lang w:val="en-GB"/>
        </w:rPr>
        <w:t xml:space="preserve">, S. Pradhan, Y. Grishina, und V. Ng, </w:t>
      </w:r>
      <w:proofErr w:type="spellStart"/>
      <w:r w:rsidRPr="00DF1130">
        <w:rPr>
          <w:rFonts w:ascii="Calibri" w:hAnsi="Calibri" w:cs="Calibri"/>
          <w:lang w:val="en-GB"/>
        </w:rPr>
        <w:t>Hrsg</w:t>
      </w:r>
      <w:proofErr w:type="spellEnd"/>
      <w:r w:rsidRPr="00DF1130">
        <w:rPr>
          <w:rFonts w:ascii="Calibri" w:hAnsi="Calibri" w:cs="Calibri"/>
          <w:lang w:val="en-GB"/>
        </w:rPr>
        <w:t xml:space="preserve">., Minneapolis, USA: Association for Computational Linguistics, Juni 2019, S. 1–7. </w:t>
      </w:r>
      <w:proofErr w:type="spellStart"/>
      <w:r w:rsidRPr="00DF1130">
        <w:rPr>
          <w:rFonts w:ascii="Calibri" w:hAnsi="Calibri" w:cs="Calibri"/>
          <w:lang w:val="en-GB"/>
        </w:rPr>
        <w:t>doi</w:t>
      </w:r>
      <w:proofErr w:type="spellEnd"/>
      <w:r w:rsidRPr="00DF1130">
        <w:rPr>
          <w:rFonts w:ascii="Calibri" w:hAnsi="Calibri" w:cs="Calibri"/>
          <w:lang w:val="en-GB"/>
        </w:rPr>
        <w:t>: 10.18653/v1/W19-2801.</w:t>
      </w:r>
    </w:p>
    <w:p w14:paraId="444FB33D"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4]</w:t>
      </w:r>
      <w:r w:rsidRPr="00DF1130">
        <w:rPr>
          <w:rFonts w:ascii="Calibri" w:hAnsi="Calibri" w:cs="Calibri"/>
          <w:lang w:val="en-GB"/>
        </w:rPr>
        <w:tab/>
        <w:t xml:space="preserve">G. Klein, </w:t>
      </w:r>
      <w:r w:rsidRPr="00DF1130">
        <w:rPr>
          <w:rFonts w:ascii="Calibri" w:hAnsi="Calibri" w:cs="Calibri"/>
          <w:i/>
          <w:iCs/>
          <w:lang w:val="en-GB"/>
        </w:rPr>
        <w:t>Visual Tracking for Augmented Reality: Edge-based Tracking Techniques for AR Applications</w:t>
      </w:r>
      <w:r w:rsidRPr="00DF1130">
        <w:rPr>
          <w:rFonts w:ascii="Calibri" w:hAnsi="Calibri" w:cs="Calibri"/>
          <w:lang w:val="en-GB"/>
        </w:rPr>
        <w:t xml:space="preserve">. </w:t>
      </w:r>
      <w:r w:rsidRPr="00DF1130">
        <w:rPr>
          <w:rFonts w:ascii="Calibri" w:hAnsi="Calibri" w:cs="Calibri"/>
        </w:rPr>
        <w:t>VDM Publishing, 2009.</w:t>
      </w:r>
    </w:p>
    <w:p w14:paraId="409C127D" w14:textId="77777777" w:rsidR="00DF1130" w:rsidRPr="00DF1130" w:rsidRDefault="00DF1130" w:rsidP="00DF1130">
      <w:pPr>
        <w:pStyle w:val="Literaturverzeichnis"/>
        <w:rPr>
          <w:rFonts w:ascii="Calibri" w:hAnsi="Calibri" w:cs="Calibri"/>
        </w:rPr>
      </w:pPr>
      <w:r w:rsidRPr="00DF1130">
        <w:rPr>
          <w:rFonts w:ascii="Calibri" w:hAnsi="Calibri" w:cs="Calibri"/>
        </w:rPr>
        <w:t>[5]</w:t>
      </w:r>
      <w:r w:rsidRPr="00DF1130">
        <w:rPr>
          <w:rFonts w:ascii="Calibri" w:hAnsi="Calibri" w:cs="Calibri"/>
        </w:rPr>
        <w:tab/>
        <w:t>A. Mehler-</w:t>
      </w:r>
      <w:proofErr w:type="spellStart"/>
      <w:r w:rsidRPr="00DF1130">
        <w:rPr>
          <w:rFonts w:ascii="Calibri" w:hAnsi="Calibri" w:cs="Calibri"/>
        </w:rPr>
        <w:t>Bicher</w:t>
      </w:r>
      <w:proofErr w:type="spellEnd"/>
      <w:r w:rsidRPr="00DF1130">
        <w:rPr>
          <w:rFonts w:ascii="Calibri" w:hAnsi="Calibri" w:cs="Calibri"/>
        </w:rPr>
        <w:t xml:space="preserve"> und L. Steiger, „Augmentierte und Virtuelle Realität“, in </w:t>
      </w:r>
      <w:r w:rsidRPr="00DF1130">
        <w:rPr>
          <w:rFonts w:ascii="Calibri" w:hAnsi="Calibri" w:cs="Calibri"/>
          <w:i/>
          <w:iCs/>
        </w:rPr>
        <w:t>CSR und Digitalisierung: Der digitale Wandel als Chance und Herausforderung für Wirtschaft und Gesellschaft</w:t>
      </w:r>
      <w:r w:rsidRPr="00DF1130">
        <w:rPr>
          <w:rFonts w:ascii="Calibri" w:hAnsi="Calibri" w:cs="Calibri"/>
        </w:rPr>
        <w:t xml:space="preserve">, A. Hildebrandt und W. </w:t>
      </w:r>
      <w:proofErr w:type="spellStart"/>
      <w:r w:rsidRPr="00DF1130">
        <w:rPr>
          <w:rFonts w:ascii="Calibri" w:hAnsi="Calibri" w:cs="Calibri"/>
        </w:rPr>
        <w:t>Landhäußer</w:t>
      </w:r>
      <w:proofErr w:type="spellEnd"/>
      <w:r w:rsidRPr="00DF1130">
        <w:rPr>
          <w:rFonts w:ascii="Calibri" w:hAnsi="Calibri" w:cs="Calibri"/>
        </w:rPr>
        <w:t xml:space="preserve">, Hrsg., Berlin, Heidelberg: Springer, 2021, S. 243–258. </w:t>
      </w:r>
      <w:proofErr w:type="spellStart"/>
      <w:r w:rsidRPr="00DF1130">
        <w:rPr>
          <w:rFonts w:ascii="Calibri" w:hAnsi="Calibri" w:cs="Calibri"/>
        </w:rPr>
        <w:t>doi</w:t>
      </w:r>
      <w:proofErr w:type="spellEnd"/>
      <w:r w:rsidRPr="00DF1130">
        <w:rPr>
          <w:rFonts w:ascii="Calibri" w:hAnsi="Calibri" w:cs="Calibri"/>
        </w:rPr>
        <w:t>: 10.1007/978-3-662-61836-3_16.</w:t>
      </w:r>
    </w:p>
    <w:p w14:paraId="3E7E0B65"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6]</w:t>
      </w:r>
      <w:r w:rsidRPr="00DF1130">
        <w:rPr>
          <w:rFonts w:ascii="Calibri" w:hAnsi="Calibri" w:cs="Calibri"/>
          <w:lang w:val="en-GB"/>
        </w:rPr>
        <w:tab/>
        <w:t xml:space="preserve">S. Barta, R. </w:t>
      </w:r>
      <w:proofErr w:type="spellStart"/>
      <w:r w:rsidRPr="00DF1130">
        <w:rPr>
          <w:rFonts w:ascii="Calibri" w:hAnsi="Calibri" w:cs="Calibri"/>
          <w:lang w:val="en-GB"/>
        </w:rPr>
        <w:t>Gurrea</w:t>
      </w:r>
      <w:proofErr w:type="spellEnd"/>
      <w:r w:rsidRPr="00DF1130">
        <w:rPr>
          <w:rFonts w:ascii="Calibri" w:hAnsi="Calibri" w:cs="Calibri"/>
          <w:lang w:val="en-GB"/>
        </w:rPr>
        <w:t>, und C. Flavián, „Augmented reality experiences: Consumer-</w:t>
      </w:r>
      <w:proofErr w:type="spellStart"/>
      <w:r w:rsidRPr="00DF1130">
        <w:rPr>
          <w:rFonts w:ascii="Calibri" w:hAnsi="Calibri" w:cs="Calibri"/>
          <w:lang w:val="en-GB"/>
        </w:rPr>
        <w:t>centered</w:t>
      </w:r>
      <w:proofErr w:type="spellEnd"/>
      <w:r w:rsidRPr="00DF1130">
        <w:rPr>
          <w:rFonts w:ascii="Calibri" w:hAnsi="Calibri" w:cs="Calibri"/>
          <w:lang w:val="en-GB"/>
        </w:rPr>
        <w:t xml:space="preserve"> augmented reality framework and research </w:t>
      </w:r>
      <w:proofErr w:type="gramStart"/>
      <w:r w:rsidRPr="00DF1130">
        <w:rPr>
          <w:rFonts w:ascii="Calibri" w:hAnsi="Calibri" w:cs="Calibri"/>
          <w:lang w:val="en-GB"/>
        </w:rPr>
        <w:t>agenda“</w:t>
      </w:r>
      <w:proofErr w:type="gramEnd"/>
      <w:r w:rsidRPr="00DF1130">
        <w:rPr>
          <w:rFonts w:ascii="Calibri" w:hAnsi="Calibri" w:cs="Calibri"/>
          <w:lang w:val="en-GB"/>
        </w:rPr>
        <w:t xml:space="preserve">, </w:t>
      </w:r>
      <w:r w:rsidRPr="00DF1130">
        <w:rPr>
          <w:rFonts w:ascii="Calibri" w:hAnsi="Calibri" w:cs="Calibri"/>
          <w:i/>
          <w:iCs/>
          <w:lang w:val="en-GB"/>
        </w:rPr>
        <w:t xml:space="preserve">Psychol. </w:t>
      </w:r>
      <w:r w:rsidRPr="00DF1130">
        <w:rPr>
          <w:rFonts w:ascii="Calibri" w:hAnsi="Calibri" w:cs="Calibri"/>
          <w:i/>
          <w:iCs/>
        </w:rPr>
        <w:t>Mark.</w:t>
      </w:r>
      <w:r w:rsidRPr="00DF1130">
        <w:rPr>
          <w:rFonts w:ascii="Calibri" w:hAnsi="Calibri" w:cs="Calibri"/>
        </w:rPr>
        <w:t xml:space="preserve">, Bd. 42, Nr. 2, S. 634–650, 2025, </w:t>
      </w:r>
      <w:proofErr w:type="spellStart"/>
      <w:r w:rsidRPr="00DF1130">
        <w:rPr>
          <w:rFonts w:ascii="Calibri" w:hAnsi="Calibri" w:cs="Calibri"/>
        </w:rPr>
        <w:t>doi</w:t>
      </w:r>
      <w:proofErr w:type="spellEnd"/>
      <w:r w:rsidRPr="00DF1130">
        <w:rPr>
          <w:rFonts w:ascii="Calibri" w:hAnsi="Calibri" w:cs="Calibri"/>
        </w:rPr>
        <w:t>: 10.1002/mar.22143.</w:t>
      </w:r>
    </w:p>
    <w:p w14:paraId="0487EE32" w14:textId="77777777" w:rsidR="00DF1130" w:rsidRPr="00DF1130" w:rsidRDefault="00DF1130" w:rsidP="00DF1130">
      <w:pPr>
        <w:pStyle w:val="Literaturverzeichnis"/>
        <w:rPr>
          <w:rFonts w:ascii="Calibri" w:hAnsi="Calibri" w:cs="Calibri"/>
        </w:rPr>
      </w:pPr>
      <w:r w:rsidRPr="00DF1130">
        <w:rPr>
          <w:rFonts w:ascii="Calibri" w:hAnsi="Calibri" w:cs="Calibri"/>
        </w:rPr>
        <w:t>[7]</w:t>
      </w:r>
      <w:r w:rsidRPr="00DF1130">
        <w:rPr>
          <w:rFonts w:ascii="Calibri" w:hAnsi="Calibri" w:cs="Calibri"/>
        </w:rPr>
        <w:tab/>
        <w:t>A. Mehler-</w:t>
      </w:r>
      <w:proofErr w:type="spellStart"/>
      <w:r w:rsidRPr="00DF1130">
        <w:rPr>
          <w:rFonts w:ascii="Calibri" w:hAnsi="Calibri" w:cs="Calibri"/>
        </w:rPr>
        <w:t>Bicher</w:t>
      </w:r>
      <w:proofErr w:type="spellEnd"/>
      <w:r w:rsidRPr="00DF1130">
        <w:rPr>
          <w:rFonts w:ascii="Calibri" w:hAnsi="Calibri" w:cs="Calibri"/>
        </w:rPr>
        <w:t xml:space="preserve"> und L. Steiger, </w:t>
      </w:r>
      <w:proofErr w:type="spellStart"/>
      <w:r w:rsidRPr="00DF1130">
        <w:rPr>
          <w:rFonts w:ascii="Calibri" w:hAnsi="Calibri" w:cs="Calibri"/>
          <w:i/>
          <w:iCs/>
        </w:rPr>
        <w:t>Augmented</w:t>
      </w:r>
      <w:proofErr w:type="spellEnd"/>
      <w:r w:rsidRPr="00DF1130">
        <w:rPr>
          <w:rFonts w:ascii="Calibri" w:hAnsi="Calibri" w:cs="Calibri"/>
          <w:i/>
          <w:iCs/>
        </w:rPr>
        <w:t xml:space="preserve"> Reality: Theorie und Praxis</w:t>
      </w:r>
      <w:r w:rsidRPr="00DF1130">
        <w:rPr>
          <w:rFonts w:ascii="Calibri" w:hAnsi="Calibri" w:cs="Calibri"/>
        </w:rPr>
        <w:t xml:space="preserve">. De Gruyter </w:t>
      </w:r>
      <w:proofErr w:type="spellStart"/>
      <w:r w:rsidRPr="00DF1130">
        <w:rPr>
          <w:rFonts w:ascii="Calibri" w:hAnsi="Calibri" w:cs="Calibri"/>
        </w:rPr>
        <w:t>Oldenbourg</w:t>
      </w:r>
      <w:proofErr w:type="spellEnd"/>
      <w:r w:rsidRPr="00DF1130">
        <w:rPr>
          <w:rFonts w:ascii="Calibri" w:hAnsi="Calibri" w:cs="Calibri"/>
        </w:rPr>
        <w:t xml:space="preserve">, 2014. </w:t>
      </w:r>
      <w:proofErr w:type="spellStart"/>
      <w:r w:rsidRPr="00DF1130">
        <w:rPr>
          <w:rFonts w:ascii="Calibri" w:hAnsi="Calibri" w:cs="Calibri"/>
        </w:rPr>
        <w:t>doi</w:t>
      </w:r>
      <w:proofErr w:type="spellEnd"/>
      <w:r w:rsidRPr="00DF1130">
        <w:rPr>
          <w:rFonts w:ascii="Calibri" w:hAnsi="Calibri" w:cs="Calibri"/>
        </w:rPr>
        <w:t>: 10.1524/9783110353853.</w:t>
      </w:r>
    </w:p>
    <w:p w14:paraId="6DC9B918" w14:textId="77777777" w:rsidR="00DF1130" w:rsidRPr="00DF1130" w:rsidRDefault="00DF1130" w:rsidP="00DF1130">
      <w:pPr>
        <w:pStyle w:val="Literaturverzeichnis"/>
        <w:rPr>
          <w:rFonts w:ascii="Calibri" w:hAnsi="Calibri" w:cs="Calibri"/>
        </w:rPr>
      </w:pPr>
      <w:r w:rsidRPr="00DF1130">
        <w:rPr>
          <w:rFonts w:ascii="Calibri" w:hAnsi="Calibri" w:cs="Calibri"/>
        </w:rPr>
        <w:t>[8]</w:t>
      </w:r>
      <w:r w:rsidRPr="00DF1130">
        <w:rPr>
          <w:rFonts w:ascii="Calibri" w:hAnsi="Calibri" w:cs="Calibri"/>
        </w:rPr>
        <w:tab/>
        <w:t xml:space="preserve">I. M. von </w:t>
      </w:r>
      <w:proofErr w:type="spellStart"/>
      <w:r w:rsidRPr="00DF1130">
        <w:rPr>
          <w:rFonts w:ascii="Calibri" w:hAnsi="Calibri" w:cs="Calibri"/>
        </w:rPr>
        <w:t>Eitzen</w:t>
      </w:r>
      <w:proofErr w:type="spellEnd"/>
      <w:r w:rsidRPr="00DF1130">
        <w:rPr>
          <w:rFonts w:ascii="Calibri" w:hAnsi="Calibri" w:cs="Calibri"/>
        </w:rPr>
        <w:t>, „Faktoren zur Akzeptanz von Virtual Reality Anwendungen“. 2023.</w:t>
      </w:r>
    </w:p>
    <w:p w14:paraId="6ECED21D" w14:textId="77777777" w:rsidR="00DF1130" w:rsidRPr="00DF1130" w:rsidRDefault="00DF1130" w:rsidP="00DF1130">
      <w:pPr>
        <w:pStyle w:val="Literaturverzeichnis"/>
        <w:rPr>
          <w:rFonts w:ascii="Calibri" w:hAnsi="Calibri" w:cs="Calibri"/>
        </w:rPr>
      </w:pPr>
      <w:r w:rsidRPr="00DF1130">
        <w:rPr>
          <w:rFonts w:ascii="Calibri" w:hAnsi="Calibri" w:cs="Calibri"/>
        </w:rPr>
        <w:t>[9]</w:t>
      </w:r>
      <w:r w:rsidRPr="00DF1130">
        <w:rPr>
          <w:rFonts w:ascii="Calibri" w:hAnsi="Calibri" w:cs="Calibri"/>
        </w:rPr>
        <w:tab/>
      </w:r>
      <w:proofErr w:type="spellStart"/>
      <w:r w:rsidRPr="00DF1130">
        <w:rPr>
          <w:rFonts w:ascii="Calibri" w:hAnsi="Calibri" w:cs="Calibri"/>
        </w:rPr>
        <w:t>Molchanov</w:t>
      </w:r>
      <w:proofErr w:type="spellEnd"/>
      <w:r w:rsidRPr="00DF1130">
        <w:rPr>
          <w:rFonts w:ascii="Calibri" w:hAnsi="Calibri" w:cs="Calibri"/>
        </w:rPr>
        <w:t xml:space="preserve">, „AR/VR Trends in 2025“, </w:t>
      </w:r>
      <w:proofErr w:type="spellStart"/>
      <w:r w:rsidRPr="00DF1130">
        <w:rPr>
          <w:rFonts w:ascii="Calibri" w:hAnsi="Calibri" w:cs="Calibri"/>
        </w:rPr>
        <w:t>Innowise</w:t>
      </w:r>
      <w:proofErr w:type="spellEnd"/>
      <w:r w:rsidRPr="00DF1130">
        <w:rPr>
          <w:rFonts w:ascii="Calibri" w:hAnsi="Calibri" w:cs="Calibri"/>
        </w:rPr>
        <w:t>. Zugegriffen: 18. April 2025. [Online]. Verfügbar unter: https://innowise.com/de/blog/ar-vr-trends/</w:t>
      </w:r>
    </w:p>
    <w:p w14:paraId="0F5FA13E" w14:textId="77777777" w:rsidR="00DF1130" w:rsidRPr="00DF1130" w:rsidRDefault="00DF1130" w:rsidP="00DF1130">
      <w:pPr>
        <w:pStyle w:val="Literaturverzeichnis"/>
        <w:rPr>
          <w:rFonts w:ascii="Calibri" w:hAnsi="Calibri" w:cs="Calibri"/>
        </w:rPr>
      </w:pPr>
      <w:r w:rsidRPr="00DF1130">
        <w:rPr>
          <w:rFonts w:ascii="Calibri" w:hAnsi="Calibri" w:cs="Calibri"/>
        </w:rPr>
        <w:t>[10]</w:t>
      </w:r>
      <w:r w:rsidRPr="00DF1130">
        <w:rPr>
          <w:rFonts w:ascii="Calibri" w:hAnsi="Calibri" w:cs="Calibri"/>
        </w:rPr>
        <w:tab/>
      </w:r>
      <w:proofErr w:type="spellStart"/>
      <w:r w:rsidRPr="00DF1130">
        <w:rPr>
          <w:rFonts w:ascii="Calibri" w:hAnsi="Calibri" w:cs="Calibri"/>
        </w:rPr>
        <w:t>rankmagic</w:t>
      </w:r>
      <w:proofErr w:type="spellEnd"/>
      <w:r w:rsidRPr="00DF1130">
        <w:rPr>
          <w:rFonts w:ascii="Calibri" w:hAnsi="Calibri" w:cs="Calibri"/>
        </w:rPr>
        <w:t xml:space="preserve">, „Der Einfluss von </w:t>
      </w:r>
      <w:proofErr w:type="spellStart"/>
      <w:r w:rsidRPr="00DF1130">
        <w:rPr>
          <w:rFonts w:ascii="Calibri" w:hAnsi="Calibri" w:cs="Calibri"/>
        </w:rPr>
        <w:t>Augmented</w:t>
      </w:r>
      <w:proofErr w:type="spellEnd"/>
      <w:r w:rsidRPr="00DF1130">
        <w:rPr>
          <w:rFonts w:ascii="Calibri" w:hAnsi="Calibri" w:cs="Calibri"/>
        </w:rPr>
        <w:t xml:space="preserve"> Reality auf Nutzersignale &amp; SEO 2025 | </w:t>
      </w:r>
      <w:proofErr w:type="spellStart"/>
      <w:r w:rsidRPr="00DF1130">
        <w:rPr>
          <w:rFonts w:ascii="Calibri" w:hAnsi="Calibri" w:cs="Calibri"/>
        </w:rPr>
        <w:t>Rankmagic</w:t>
      </w:r>
      <w:proofErr w:type="spellEnd"/>
      <w:r w:rsidRPr="00DF1130">
        <w:rPr>
          <w:rFonts w:ascii="Calibri" w:hAnsi="Calibri" w:cs="Calibri"/>
        </w:rPr>
        <w:t>“. Zugegriffen: 18. April 2025. [Online]. Verfügbar unter: https://rankmagic.net/blog/der-einfluss-von-augmented-reality-auf-nutzersignale-seo-2025/</w:t>
      </w:r>
    </w:p>
    <w:p w14:paraId="62B980FE" w14:textId="77777777" w:rsidR="00DF1130" w:rsidRPr="00DF1130" w:rsidRDefault="00DF1130" w:rsidP="00DF1130">
      <w:pPr>
        <w:pStyle w:val="Literaturverzeichnis"/>
        <w:rPr>
          <w:rFonts w:ascii="Calibri" w:hAnsi="Calibri" w:cs="Calibri"/>
        </w:rPr>
      </w:pPr>
      <w:r w:rsidRPr="00DF1130">
        <w:rPr>
          <w:rFonts w:ascii="Calibri" w:hAnsi="Calibri" w:cs="Calibri"/>
        </w:rPr>
        <w:t>[11]</w:t>
      </w:r>
      <w:r w:rsidRPr="00DF1130">
        <w:rPr>
          <w:rFonts w:ascii="Calibri" w:hAnsi="Calibri" w:cs="Calibri"/>
        </w:rPr>
        <w:tab/>
        <w:t xml:space="preserve">S. </w:t>
      </w:r>
      <w:proofErr w:type="spellStart"/>
      <w:r w:rsidRPr="00DF1130">
        <w:rPr>
          <w:rFonts w:ascii="Calibri" w:hAnsi="Calibri" w:cs="Calibri"/>
        </w:rPr>
        <w:t>Lapschies</w:t>
      </w:r>
      <w:proofErr w:type="spellEnd"/>
      <w:r w:rsidRPr="00DF1130">
        <w:rPr>
          <w:rFonts w:ascii="Calibri" w:hAnsi="Calibri" w:cs="Calibri"/>
        </w:rPr>
        <w:t>, „Die Zukunft der VR- und AR-Software im Jahr 2025: Was Geschäftskunden wissen müssen“. Zugegriffen: 18. April 2025. [Online]. Verfügbar unter: https://unboundxr.de/blogs/die-zukunft-von-vr-und-ar-software-im-jahr-2025-was-geschaftskunden-wissen-mussen</w:t>
      </w:r>
    </w:p>
    <w:p w14:paraId="01967654" w14:textId="77777777" w:rsidR="00DF1130" w:rsidRPr="00DF1130" w:rsidRDefault="00DF1130" w:rsidP="00DF1130">
      <w:pPr>
        <w:pStyle w:val="Literaturverzeichnis"/>
        <w:rPr>
          <w:rFonts w:ascii="Calibri" w:hAnsi="Calibri" w:cs="Calibri"/>
          <w:lang w:val="en-GB"/>
        </w:rPr>
      </w:pPr>
      <w:r w:rsidRPr="00DF1130">
        <w:rPr>
          <w:rFonts w:ascii="Calibri" w:hAnsi="Calibri" w:cs="Calibri"/>
        </w:rPr>
        <w:t>[12]</w:t>
      </w:r>
      <w:r w:rsidRPr="00DF1130">
        <w:rPr>
          <w:rFonts w:ascii="Calibri" w:hAnsi="Calibri" w:cs="Calibri"/>
        </w:rPr>
        <w:tab/>
        <w:t xml:space="preserve">K. Wolfenstein, „IEEE VR 2025: XR/AR/VR/MR Themen und Schwerpunkte der 32. </w:t>
      </w:r>
      <w:r w:rsidRPr="00DF1130">
        <w:rPr>
          <w:rFonts w:ascii="Calibri" w:hAnsi="Calibri" w:cs="Calibri"/>
          <w:lang w:val="en-GB"/>
        </w:rPr>
        <w:t xml:space="preserve">IEEE Conference on Virtual Reality and 3D User Interfaces“, </w:t>
      </w:r>
      <w:proofErr w:type="spellStart"/>
      <w:r w:rsidRPr="00DF1130">
        <w:rPr>
          <w:rFonts w:ascii="Calibri" w:hAnsi="Calibri" w:cs="Calibri"/>
          <w:lang w:val="en-GB"/>
        </w:rPr>
        <w:t>Xpert.Digital</w:t>
      </w:r>
      <w:proofErr w:type="spellEnd"/>
      <w:r w:rsidRPr="00DF1130">
        <w:rPr>
          <w:rFonts w:ascii="Calibri" w:hAnsi="Calibri" w:cs="Calibri"/>
          <w:lang w:val="en-GB"/>
        </w:rPr>
        <w:t xml:space="preserve">. </w:t>
      </w:r>
      <w:proofErr w:type="spellStart"/>
      <w:r w:rsidRPr="00DF1130">
        <w:rPr>
          <w:rFonts w:ascii="Calibri" w:hAnsi="Calibri" w:cs="Calibri"/>
          <w:lang w:val="en-GB"/>
        </w:rPr>
        <w:t>Zugegriffen</w:t>
      </w:r>
      <w:proofErr w:type="spellEnd"/>
      <w:r w:rsidRPr="00DF1130">
        <w:rPr>
          <w:rFonts w:ascii="Calibri" w:hAnsi="Calibri" w:cs="Calibri"/>
          <w:lang w:val="en-GB"/>
        </w:rPr>
        <w:t xml:space="preserve">: 18. April 2025. [Online]. </w:t>
      </w:r>
      <w:proofErr w:type="spellStart"/>
      <w:r w:rsidRPr="00DF1130">
        <w:rPr>
          <w:rFonts w:ascii="Calibri" w:hAnsi="Calibri" w:cs="Calibri"/>
          <w:lang w:val="en-GB"/>
        </w:rPr>
        <w:t>Verfügbar</w:t>
      </w:r>
      <w:proofErr w:type="spellEnd"/>
      <w:r w:rsidRPr="00DF1130">
        <w:rPr>
          <w:rFonts w:ascii="Calibri" w:hAnsi="Calibri" w:cs="Calibri"/>
          <w:lang w:val="en-GB"/>
        </w:rPr>
        <w:t xml:space="preserve"> </w:t>
      </w:r>
      <w:proofErr w:type="spellStart"/>
      <w:r w:rsidRPr="00DF1130">
        <w:rPr>
          <w:rFonts w:ascii="Calibri" w:hAnsi="Calibri" w:cs="Calibri"/>
          <w:lang w:val="en-GB"/>
        </w:rPr>
        <w:t>unter</w:t>
      </w:r>
      <w:proofErr w:type="spellEnd"/>
      <w:r w:rsidRPr="00DF1130">
        <w:rPr>
          <w:rFonts w:ascii="Calibri" w:hAnsi="Calibri" w:cs="Calibri"/>
          <w:lang w:val="en-GB"/>
        </w:rPr>
        <w:t>: https://xpert.digital/ieee-vr-2025/</w:t>
      </w:r>
    </w:p>
    <w:p w14:paraId="04463721"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13]</w:t>
      </w:r>
      <w:r w:rsidRPr="00DF1130">
        <w:rPr>
          <w:rFonts w:ascii="Calibri" w:hAnsi="Calibri" w:cs="Calibri"/>
          <w:lang w:val="en-GB"/>
        </w:rPr>
        <w:tab/>
        <w:t xml:space="preserve">G. Lawton, „Metaverse Interoperability Challenges and Impact | TechTarget“, Search CIO. </w:t>
      </w:r>
      <w:r w:rsidRPr="00DF1130">
        <w:rPr>
          <w:rFonts w:ascii="Calibri" w:hAnsi="Calibri" w:cs="Calibri"/>
        </w:rPr>
        <w:t>Zugegriffen: 23. April 2025. [Online]. Verfügbar unter: https://www.techtarget.com/searchcio/tip/Metaverse-interoperability-challenges-and-impact</w:t>
      </w:r>
    </w:p>
    <w:p w14:paraId="14BDB2D3"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14]</w:t>
      </w:r>
      <w:r w:rsidRPr="00DF1130">
        <w:rPr>
          <w:rFonts w:ascii="Calibri" w:hAnsi="Calibri" w:cs="Calibri"/>
          <w:lang w:val="en-GB"/>
        </w:rPr>
        <w:tab/>
        <w:t xml:space="preserve">Marcus, „Virtual Reality &amp; Augmented Reality </w:t>
      </w:r>
      <w:proofErr w:type="spellStart"/>
      <w:r w:rsidRPr="00DF1130">
        <w:rPr>
          <w:rFonts w:ascii="Calibri" w:hAnsi="Calibri" w:cs="Calibri"/>
          <w:lang w:val="en-GB"/>
        </w:rPr>
        <w:t>im</w:t>
      </w:r>
      <w:proofErr w:type="spellEnd"/>
      <w:r w:rsidRPr="00DF1130">
        <w:rPr>
          <w:rFonts w:ascii="Calibri" w:hAnsi="Calibri" w:cs="Calibri"/>
          <w:lang w:val="en-GB"/>
        </w:rPr>
        <w:t xml:space="preserve"> Handwerk“, 21 grad. </w:t>
      </w:r>
      <w:r w:rsidRPr="00DF1130">
        <w:rPr>
          <w:rFonts w:ascii="Calibri" w:hAnsi="Calibri" w:cs="Calibri"/>
        </w:rPr>
        <w:t>Zugegriffen: 18. April 2025. [Online]. Verfügbar unter: https://www.vaillant.de/21-grad/technik-und-trends/das-spiel-mit-der-realitaet-virtual-reality-und-augmented-reality/</w:t>
      </w:r>
    </w:p>
    <w:p w14:paraId="4C8212B7" w14:textId="77777777" w:rsidR="00DF1130" w:rsidRPr="00DF1130" w:rsidRDefault="00DF1130" w:rsidP="00DF1130">
      <w:pPr>
        <w:pStyle w:val="Literaturverzeichnis"/>
        <w:rPr>
          <w:rFonts w:ascii="Calibri" w:hAnsi="Calibri" w:cs="Calibri"/>
        </w:rPr>
      </w:pPr>
      <w:r w:rsidRPr="00DF1130">
        <w:rPr>
          <w:rFonts w:ascii="Calibri" w:hAnsi="Calibri" w:cs="Calibri"/>
        </w:rPr>
        <w:t>[15]</w:t>
      </w:r>
      <w:r w:rsidRPr="00DF1130">
        <w:rPr>
          <w:rFonts w:ascii="Calibri" w:hAnsi="Calibri" w:cs="Calibri"/>
        </w:rPr>
        <w:tab/>
        <w:t xml:space="preserve">WWF, „Heimische Wildtiere per </w:t>
      </w:r>
      <w:proofErr w:type="spellStart"/>
      <w:r w:rsidRPr="00DF1130">
        <w:rPr>
          <w:rFonts w:ascii="Calibri" w:hAnsi="Calibri" w:cs="Calibri"/>
        </w:rPr>
        <w:t>Augmented</w:t>
      </w:r>
      <w:proofErr w:type="spellEnd"/>
      <w:r w:rsidRPr="00DF1130">
        <w:rPr>
          <w:rFonts w:ascii="Calibri" w:hAnsi="Calibri" w:cs="Calibri"/>
        </w:rPr>
        <w:t xml:space="preserve"> Reality erleben“. Zugegriffen: 25. März 2025. [Online]. Verfügbar unter: https://www.wwf.de/aktiv-werden/augmented-reality</w:t>
      </w:r>
    </w:p>
    <w:p w14:paraId="3514CAAF"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16]</w:t>
      </w:r>
      <w:r w:rsidRPr="00DF1130">
        <w:rPr>
          <w:rFonts w:ascii="Calibri" w:hAnsi="Calibri" w:cs="Calibri"/>
          <w:lang w:val="en-GB"/>
        </w:rPr>
        <w:tab/>
      </w:r>
      <w:proofErr w:type="spellStart"/>
      <w:r w:rsidRPr="00DF1130">
        <w:rPr>
          <w:rFonts w:ascii="Calibri" w:hAnsi="Calibri" w:cs="Calibri"/>
          <w:lang w:val="en-GB"/>
        </w:rPr>
        <w:t>Immotion</w:t>
      </w:r>
      <w:proofErr w:type="spellEnd"/>
      <w:r w:rsidRPr="00DF1130">
        <w:rPr>
          <w:rFonts w:ascii="Calibri" w:hAnsi="Calibri" w:cs="Calibri"/>
          <w:lang w:val="en-GB"/>
        </w:rPr>
        <w:t xml:space="preserve">, „IMMOTION | The Global Leader in Immersive Edutainment“, IMMOTION | The Global Leader in Immersive Edutainment. </w:t>
      </w:r>
      <w:r w:rsidRPr="00DF1130">
        <w:rPr>
          <w:rFonts w:ascii="Calibri" w:hAnsi="Calibri" w:cs="Calibri"/>
        </w:rPr>
        <w:t>Zugegriffen: 18. März 2025. [Online]. Verfügbar unter: https://edu.immotion.co</w:t>
      </w:r>
    </w:p>
    <w:p w14:paraId="79B05D35" w14:textId="77777777" w:rsidR="00DF1130" w:rsidRPr="00DF1130" w:rsidRDefault="00DF1130" w:rsidP="00DF1130">
      <w:pPr>
        <w:pStyle w:val="Literaturverzeichnis"/>
        <w:rPr>
          <w:rFonts w:ascii="Calibri" w:hAnsi="Calibri" w:cs="Calibri"/>
        </w:rPr>
      </w:pPr>
      <w:r w:rsidRPr="00DF1130">
        <w:rPr>
          <w:rFonts w:ascii="Calibri" w:hAnsi="Calibri" w:cs="Calibri"/>
        </w:rPr>
        <w:t>[17]</w:t>
      </w:r>
      <w:r w:rsidRPr="00DF1130">
        <w:rPr>
          <w:rFonts w:ascii="Calibri" w:hAnsi="Calibri" w:cs="Calibri"/>
        </w:rPr>
        <w:tab/>
        <w:t>Gaia, „</w:t>
      </w:r>
      <w:proofErr w:type="spellStart"/>
      <w:r w:rsidRPr="00DF1130">
        <w:rPr>
          <w:rFonts w:ascii="Calibri" w:hAnsi="Calibri" w:cs="Calibri"/>
        </w:rPr>
        <w:t>Zomertour</w:t>
      </w:r>
      <w:proofErr w:type="spellEnd"/>
      <w:r w:rsidRPr="00DF1130">
        <w:rPr>
          <w:rFonts w:ascii="Calibri" w:hAnsi="Calibri" w:cs="Calibri"/>
        </w:rPr>
        <w:t xml:space="preserve"> 2023 | GAIA“. Zugegriffen: 18. März 2025. [Online]. Verfügbar unter: https://www.gaia.be/nl/campagnes/zomertour-2023</w:t>
      </w:r>
    </w:p>
    <w:p w14:paraId="7DF4BEF3" w14:textId="77777777" w:rsidR="00DF1130" w:rsidRPr="00DF1130" w:rsidRDefault="00DF1130" w:rsidP="00DF1130">
      <w:pPr>
        <w:pStyle w:val="Literaturverzeichnis"/>
        <w:rPr>
          <w:rFonts w:ascii="Calibri" w:hAnsi="Calibri" w:cs="Calibri"/>
        </w:rPr>
      </w:pPr>
      <w:r w:rsidRPr="00DF1130">
        <w:rPr>
          <w:rFonts w:ascii="Calibri" w:hAnsi="Calibri" w:cs="Calibri"/>
        </w:rPr>
        <w:t>[18]</w:t>
      </w:r>
      <w:r w:rsidRPr="00DF1130">
        <w:rPr>
          <w:rFonts w:ascii="Calibri" w:hAnsi="Calibri" w:cs="Calibri"/>
        </w:rPr>
        <w:tab/>
        <w:t>Nathalie, „China VR Zoo“, Schweizer Virtual Reality News. Zugegriffen: 18. März 2025. [Online]. Verfügbar unter: https://vr-room.ch/2018/01/08/erster-vr-zoo-in-china-eroeffnet/</w:t>
      </w:r>
    </w:p>
    <w:p w14:paraId="314E647E" w14:textId="77777777" w:rsidR="00DF1130" w:rsidRPr="00DF1130" w:rsidRDefault="00DF1130" w:rsidP="00DF1130">
      <w:pPr>
        <w:pStyle w:val="Literaturverzeichnis"/>
        <w:rPr>
          <w:rFonts w:ascii="Calibri" w:hAnsi="Calibri" w:cs="Calibri"/>
        </w:rPr>
      </w:pPr>
      <w:r w:rsidRPr="00DF1130">
        <w:rPr>
          <w:rFonts w:ascii="Calibri" w:hAnsi="Calibri" w:cs="Calibri"/>
        </w:rPr>
        <w:lastRenderedPageBreak/>
        <w:t>[19]</w:t>
      </w:r>
      <w:r w:rsidRPr="00DF1130">
        <w:rPr>
          <w:rFonts w:ascii="Calibri" w:hAnsi="Calibri" w:cs="Calibri"/>
        </w:rPr>
        <w:tab/>
        <w:t>Zoo Leipzig, „Gorilla Trek“, Zoo Leipzig. Zugegriffen: 18. März 2025. [Online]. Verfügbar unter: https://www.zoo-leipzig.de/tiere-erlebniswelten/erlebniswelten/pongoland/gorilla-trek/</w:t>
      </w:r>
    </w:p>
    <w:p w14:paraId="27720520"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20]</w:t>
      </w:r>
      <w:r w:rsidRPr="00DF1130">
        <w:rPr>
          <w:rFonts w:ascii="Calibri" w:hAnsi="Calibri" w:cs="Calibri"/>
          <w:lang w:val="en-GB"/>
        </w:rPr>
        <w:tab/>
        <w:t xml:space="preserve">F. </w:t>
      </w:r>
      <w:proofErr w:type="spellStart"/>
      <w:r w:rsidRPr="00DF1130">
        <w:rPr>
          <w:rFonts w:ascii="Calibri" w:hAnsi="Calibri" w:cs="Calibri"/>
          <w:lang w:val="en-GB"/>
        </w:rPr>
        <w:t>Sukmawati</w:t>
      </w:r>
      <w:proofErr w:type="spellEnd"/>
      <w:r w:rsidRPr="00DF1130">
        <w:rPr>
          <w:rFonts w:ascii="Calibri" w:hAnsi="Calibri" w:cs="Calibri"/>
          <w:lang w:val="en-GB"/>
        </w:rPr>
        <w:t xml:space="preserve">, E. B. Santosa, und T. </w:t>
      </w:r>
      <w:proofErr w:type="spellStart"/>
      <w:r w:rsidRPr="00DF1130">
        <w:rPr>
          <w:rFonts w:ascii="Calibri" w:hAnsi="Calibri" w:cs="Calibri"/>
          <w:lang w:val="en-GB"/>
        </w:rPr>
        <w:t>Rejekiningsih</w:t>
      </w:r>
      <w:proofErr w:type="spellEnd"/>
      <w:r w:rsidRPr="00DF1130">
        <w:rPr>
          <w:rFonts w:ascii="Calibri" w:hAnsi="Calibri" w:cs="Calibri"/>
          <w:lang w:val="en-GB"/>
        </w:rPr>
        <w:t xml:space="preserve">, „Design of Virtual Reality Zoos Through Internet of Things (IoT) for Student Learning about Wild Animals. </w:t>
      </w:r>
      <w:r w:rsidRPr="00DF1130">
        <w:rPr>
          <w:rFonts w:ascii="Calibri" w:hAnsi="Calibri" w:cs="Calibri"/>
        </w:rPr>
        <w:t xml:space="preserve">| </w:t>
      </w:r>
      <w:proofErr w:type="spellStart"/>
      <w:r w:rsidRPr="00DF1130">
        <w:rPr>
          <w:rFonts w:ascii="Calibri" w:hAnsi="Calibri" w:cs="Calibri"/>
        </w:rPr>
        <w:t>EBSCOhost</w:t>
      </w:r>
      <w:proofErr w:type="spellEnd"/>
      <w:r w:rsidRPr="00DF1130">
        <w:rPr>
          <w:rFonts w:ascii="Calibri" w:hAnsi="Calibri" w:cs="Calibri"/>
        </w:rPr>
        <w:t>“. Zugegriffen: 18. März 2025. [Online]. Verfügbar unter: https://openurl.ebsco.com/contentitem/doi:10.18280%2Fria.370225?sid=ebsco:plink:crawler&amp;id=ebsco:doi:10.18280%2Fria.370225</w:t>
      </w:r>
    </w:p>
    <w:p w14:paraId="5C3B5DD0" w14:textId="77777777" w:rsidR="00DF1130" w:rsidRPr="00DF1130" w:rsidRDefault="00DF1130" w:rsidP="00DF1130">
      <w:pPr>
        <w:pStyle w:val="Literaturverzeichnis"/>
        <w:rPr>
          <w:rFonts w:ascii="Calibri" w:hAnsi="Calibri" w:cs="Calibri"/>
        </w:rPr>
      </w:pPr>
      <w:r w:rsidRPr="00DF1130">
        <w:rPr>
          <w:rFonts w:ascii="Calibri" w:hAnsi="Calibri" w:cs="Calibri"/>
          <w:lang w:val="en-GB"/>
        </w:rPr>
        <w:t>[21]</w:t>
      </w:r>
      <w:r w:rsidRPr="00DF1130">
        <w:rPr>
          <w:rFonts w:ascii="Calibri" w:hAnsi="Calibri" w:cs="Calibri"/>
          <w:lang w:val="en-GB"/>
        </w:rPr>
        <w:tab/>
        <w:t xml:space="preserve">S. </w:t>
      </w:r>
      <w:proofErr w:type="spellStart"/>
      <w:r w:rsidRPr="00DF1130">
        <w:rPr>
          <w:rFonts w:ascii="Calibri" w:hAnsi="Calibri" w:cs="Calibri"/>
          <w:lang w:val="en-GB"/>
        </w:rPr>
        <w:t>Benbelkacem</w:t>
      </w:r>
      <w:proofErr w:type="spellEnd"/>
      <w:r w:rsidRPr="00DF1130">
        <w:rPr>
          <w:rFonts w:ascii="Calibri" w:hAnsi="Calibri" w:cs="Calibri"/>
          <w:lang w:val="en-GB"/>
        </w:rPr>
        <w:t xml:space="preserve">, N. Zenati-Henda, D. </w:t>
      </w:r>
      <w:proofErr w:type="spellStart"/>
      <w:r w:rsidRPr="00DF1130">
        <w:rPr>
          <w:rFonts w:ascii="Calibri" w:hAnsi="Calibri" w:cs="Calibri"/>
          <w:lang w:val="en-GB"/>
        </w:rPr>
        <w:t>Aouam</w:t>
      </w:r>
      <w:proofErr w:type="spellEnd"/>
      <w:r w:rsidRPr="00DF1130">
        <w:rPr>
          <w:rFonts w:ascii="Calibri" w:hAnsi="Calibri" w:cs="Calibri"/>
          <w:lang w:val="en-GB"/>
        </w:rPr>
        <w:t xml:space="preserve">, Y. </w:t>
      </w:r>
      <w:proofErr w:type="spellStart"/>
      <w:r w:rsidRPr="00DF1130">
        <w:rPr>
          <w:rFonts w:ascii="Calibri" w:hAnsi="Calibri" w:cs="Calibri"/>
          <w:lang w:val="en-GB"/>
        </w:rPr>
        <w:t>Izountar</w:t>
      </w:r>
      <w:proofErr w:type="spellEnd"/>
      <w:r w:rsidRPr="00DF1130">
        <w:rPr>
          <w:rFonts w:ascii="Calibri" w:hAnsi="Calibri" w:cs="Calibri"/>
          <w:lang w:val="en-GB"/>
        </w:rPr>
        <w:t xml:space="preserve">, und S. Otmane, „MVC-3DC: Software architecture model for designing collaborative augmented reality and virtual reality </w:t>
      </w:r>
      <w:proofErr w:type="gramStart"/>
      <w:r w:rsidRPr="00DF1130">
        <w:rPr>
          <w:rFonts w:ascii="Calibri" w:hAnsi="Calibri" w:cs="Calibri"/>
          <w:lang w:val="en-GB"/>
        </w:rPr>
        <w:t>systems“</w:t>
      </w:r>
      <w:proofErr w:type="gramEnd"/>
      <w:r w:rsidRPr="00DF1130">
        <w:rPr>
          <w:rFonts w:ascii="Calibri" w:hAnsi="Calibri" w:cs="Calibri"/>
          <w:lang w:val="en-GB"/>
        </w:rPr>
        <w:t xml:space="preserve">, </w:t>
      </w:r>
      <w:r w:rsidRPr="00DF1130">
        <w:rPr>
          <w:rFonts w:ascii="Calibri" w:hAnsi="Calibri" w:cs="Calibri"/>
          <w:i/>
          <w:iCs/>
          <w:lang w:val="en-GB"/>
        </w:rPr>
        <w:t xml:space="preserve">J. King Saud Univ. </w:t>
      </w:r>
      <w:proofErr w:type="spellStart"/>
      <w:r w:rsidRPr="00DF1130">
        <w:rPr>
          <w:rFonts w:ascii="Calibri" w:hAnsi="Calibri" w:cs="Calibri"/>
          <w:i/>
          <w:iCs/>
        </w:rPr>
        <w:t>Comput</w:t>
      </w:r>
      <w:proofErr w:type="spellEnd"/>
      <w:r w:rsidRPr="00DF1130">
        <w:rPr>
          <w:rFonts w:ascii="Calibri" w:hAnsi="Calibri" w:cs="Calibri"/>
          <w:i/>
          <w:iCs/>
        </w:rPr>
        <w:t xml:space="preserve">. Inf. </w:t>
      </w:r>
      <w:proofErr w:type="spellStart"/>
      <w:r w:rsidRPr="00DF1130">
        <w:rPr>
          <w:rFonts w:ascii="Calibri" w:hAnsi="Calibri" w:cs="Calibri"/>
          <w:i/>
          <w:iCs/>
        </w:rPr>
        <w:t>Sci</w:t>
      </w:r>
      <w:proofErr w:type="spellEnd"/>
      <w:r w:rsidRPr="00DF1130">
        <w:rPr>
          <w:rFonts w:ascii="Calibri" w:hAnsi="Calibri" w:cs="Calibri"/>
          <w:i/>
          <w:iCs/>
        </w:rPr>
        <w:t>.</w:t>
      </w:r>
      <w:r w:rsidRPr="00DF1130">
        <w:rPr>
          <w:rFonts w:ascii="Calibri" w:hAnsi="Calibri" w:cs="Calibri"/>
        </w:rPr>
        <w:t>, Bd. 32, Nr. 4, S. 433–446, Mai 2020.</w:t>
      </w:r>
    </w:p>
    <w:p w14:paraId="11481330" w14:textId="12E57138" w:rsidR="00856797" w:rsidRPr="004400FB" w:rsidRDefault="00DF1130" w:rsidP="00856797">
      <w:r>
        <w:fldChar w:fldCharType="end"/>
      </w:r>
    </w:p>
    <w:sectPr w:rsidR="00856797" w:rsidRPr="004400FB">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lja-Marie" w:date="2025-08-14T13:40:00Z" w:initials="SM">
    <w:p w14:paraId="4B2BAB22" w14:textId="77777777" w:rsidR="00DF1130" w:rsidRDefault="00DF1130" w:rsidP="009B06C7">
      <w:pPr>
        <w:pStyle w:val="Kommentartext"/>
      </w:pPr>
      <w:r>
        <w:rPr>
          <w:rStyle w:val="Kommentarzeichen"/>
        </w:rPr>
        <w:annotationRef/>
      </w:r>
      <w:r>
        <w:t>@Julia: kurze Anmerkung zu allen Sätzen, die einen Absatz beenden: ich finde die ultra schlecht und so richtige Belege haben wir dafür glaub auch nic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2BAB2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4865E1" w16cex:dateUtc="2025-08-14T1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2BAB22" w16cid:durableId="2C4865E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Segoe UI Symbol">
    <w:panose1 w:val="020B0502040204020203"/>
    <w:charset w:val="00"/>
    <w:family w:val="swiss"/>
    <w:pitch w:val="variable"/>
    <w:sig w:usb0="800001E3" w:usb1="1200FFEF" w:usb2="00040000" w:usb3="00000000" w:csb0="00000001"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0E7372"/>
    <w:multiLevelType w:val="hybridMultilevel"/>
    <w:tmpl w:val="6F6E6B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 w15:restartNumberingAfterBreak="0">
    <w:nsid w:val="1D4A4B95"/>
    <w:multiLevelType w:val="hybridMultilevel"/>
    <w:tmpl w:val="8BEA1A9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B371644"/>
    <w:multiLevelType w:val="hybridMultilevel"/>
    <w:tmpl w:val="AAAC2910"/>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F7E35E5"/>
    <w:multiLevelType w:val="hybridMultilevel"/>
    <w:tmpl w:val="9EB2847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48EB306E"/>
    <w:multiLevelType w:val="hybridMultilevel"/>
    <w:tmpl w:val="2BF6D53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5FA3094"/>
    <w:multiLevelType w:val="hybridMultilevel"/>
    <w:tmpl w:val="B72CA9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5F522440"/>
    <w:multiLevelType w:val="hybridMultilevel"/>
    <w:tmpl w:val="A582D4F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1345329550">
    <w:abstractNumId w:val="1"/>
  </w:num>
  <w:num w:numId="2" w16cid:durableId="1248615299">
    <w:abstractNumId w:val="0"/>
  </w:num>
  <w:num w:numId="3" w16cid:durableId="213197800">
    <w:abstractNumId w:val="3"/>
  </w:num>
  <w:num w:numId="4" w16cid:durableId="2056346661">
    <w:abstractNumId w:val="4"/>
  </w:num>
  <w:num w:numId="5" w16cid:durableId="1862431126">
    <w:abstractNumId w:val="5"/>
  </w:num>
  <w:num w:numId="6" w16cid:durableId="1897818661">
    <w:abstractNumId w:val="6"/>
  </w:num>
  <w:num w:numId="7" w16cid:durableId="117476363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lja-Marie">
    <w15:presenceInfo w15:providerId="Windows Live" w15:userId="2f16c520d8c484c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400FB"/>
    <w:rsid w:val="0004143F"/>
    <w:rsid w:val="000A6443"/>
    <w:rsid w:val="000B0505"/>
    <w:rsid w:val="000F5108"/>
    <w:rsid w:val="00177134"/>
    <w:rsid w:val="00196B01"/>
    <w:rsid w:val="0038205A"/>
    <w:rsid w:val="003D11DF"/>
    <w:rsid w:val="004239D1"/>
    <w:rsid w:val="004400FB"/>
    <w:rsid w:val="0051611B"/>
    <w:rsid w:val="00526466"/>
    <w:rsid w:val="00540720"/>
    <w:rsid w:val="00551D4F"/>
    <w:rsid w:val="005719EC"/>
    <w:rsid w:val="00575F90"/>
    <w:rsid w:val="005C1143"/>
    <w:rsid w:val="005E1976"/>
    <w:rsid w:val="006149C3"/>
    <w:rsid w:val="006349B9"/>
    <w:rsid w:val="0066051B"/>
    <w:rsid w:val="00695E54"/>
    <w:rsid w:val="007175E7"/>
    <w:rsid w:val="007B1012"/>
    <w:rsid w:val="00844980"/>
    <w:rsid w:val="00856797"/>
    <w:rsid w:val="008B63AC"/>
    <w:rsid w:val="008F23E1"/>
    <w:rsid w:val="00931D58"/>
    <w:rsid w:val="00A00DE4"/>
    <w:rsid w:val="00A4002D"/>
    <w:rsid w:val="00A72627"/>
    <w:rsid w:val="00A87F9A"/>
    <w:rsid w:val="00AF4384"/>
    <w:rsid w:val="00B14FCF"/>
    <w:rsid w:val="00B87417"/>
    <w:rsid w:val="00C908FB"/>
    <w:rsid w:val="00CD4C07"/>
    <w:rsid w:val="00D33328"/>
    <w:rsid w:val="00DA04EE"/>
    <w:rsid w:val="00DD6E22"/>
    <w:rsid w:val="00DF1130"/>
    <w:rsid w:val="00F97B2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53C6DD"/>
  <w15:chartTrackingRefBased/>
  <w15:docId w15:val="{8B448221-C37B-478D-9BA1-41D48E4275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D33328"/>
    <w:pPr>
      <w:ind w:left="720"/>
      <w:contextualSpacing/>
    </w:pPr>
  </w:style>
  <w:style w:type="character" w:styleId="Kommentarzeichen">
    <w:name w:val="annotation reference"/>
    <w:basedOn w:val="Absatz-Standardschriftart"/>
    <w:uiPriority w:val="99"/>
    <w:semiHidden/>
    <w:unhideWhenUsed/>
    <w:rsid w:val="00DF1130"/>
    <w:rPr>
      <w:sz w:val="16"/>
      <w:szCs w:val="16"/>
    </w:rPr>
  </w:style>
  <w:style w:type="paragraph" w:styleId="Kommentartext">
    <w:name w:val="annotation text"/>
    <w:basedOn w:val="Standard"/>
    <w:link w:val="KommentartextZchn"/>
    <w:uiPriority w:val="99"/>
    <w:unhideWhenUsed/>
    <w:rsid w:val="00DF1130"/>
    <w:pPr>
      <w:spacing w:line="240" w:lineRule="auto"/>
    </w:pPr>
    <w:rPr>
      <w:sz w:val="20"/>
      <w:szCs w:val="20"/>
    </w:rPr>
  </w:style>
  <w:style w:type="character" w:customStyle="1" w:styleId="KommentartextZchn">
    <w:name w:val="Kommentartext Zchn"/>
    <w:basedOn w:val="Absatz-Standardschriftart"/>
    <w:link w:val="Kommentartext"/>
    <w:uiPriority w:val="99"/>
    <w:rsid w:val="00DF1130"/>
    <w:rPr>
      <w:sz w:val="20"/>
      <w:szCs w:val="20"/>
    </w:rPr>
  </w:style>
  <w:style w:type="paragraph" w:styleId="Kommentarthema">
    <w:name w:val="annotation subject"/>
    <w:basedOn w:val="Kommentartext"/>
    <w:next w:val="Kommentartext"/>
    <w:link w:val="KommentarthemaZchn"/>
    <w:uiPriority w:val="99"/>
    <w:semiHidden/>
    <w:unhideWhenUsed/>
    <w:rsid w:val="00DF1130"/>
    <w:rPr>
      <w:b/>
      <w:bCs/>
    </w:rPr>
  </w:style>
  <w:style w:type="character" w:customStyle="1" w:styleId="KommentarthemaZchn">
    <w:name w:val="Kommentarthema Zchn"/>
    <w:basedOn w:val="KommentartextZchn"/>
    <w:link w:val="Kommentarthema"/>
    <w:uiPriority w:val="99"/>
    <w:semiHidden/>
    <w:rsid w:val="00DF1130"/>
    <w:rPr>
      <w:b/>
      <w:bCs/>
      <w:sz w:val="20"/>
      <w:szCs w:val="20"/>
    </w:rPr>
  </w:style>
  <w:style w:type="paragraph" w:styleId="Literaturverzeichnis">
    <w:name w:val="Bibliography"/>
    <w:basedOn w:val="Standard"/>
    <w:next w:val="Standard"/>
    <w:uiPriority w:val="37"/>
    <w:unhideWhenUsed/>
    <w:rsid w:val="00DF1130"/>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79851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4</Pages>
  <Words>5990</Words>
  <Characters>37742</Characters>
  <Application>Microsoft Office Word</Application>
  <DocSecurity>0</DocSecurity>
  <Lines>314</Lines>
  <Paragraphs>87</Paragraphs>
  <ScaleCrop>false</ScaleCrop>
  <Company/>
  <LinksUpToDate>false</LinksUpToDate>
  <CharactersWithSpaces>43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ja-Marie</dc:creator>
  <cp:keywords/>
  <dc:description/>
  <cp:lastModifiedBy>Silja-Marie</cp:lastModifiedBy>
  <cp:revision>40</cp:revision>
  <dcterms:created xsi:type="dcterms:W3CDTF">2025-08-14T10:57:00Z</dcterms:created>
  <dcterms:modified xsi:type="dcterms:W3CDTF">2025-08-14T1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2"&gt;&lt;session id="JQlHLvy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